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adeLista2"/>
        <w:tblpPr w:leftFromText="141" w:rightFromText="141" w:vertAnchor="text" w:horzAnchor="page" w:tblpX="271" w:tblpY="-1656"/>
        <w:tblOverlap w:val="never"/>
        <w:tblW w:w="11482" w:type="dxa"/>
        <w:tblLayout w:type="fixed"/>
        <w:tblLook w:val="06A0" w:firstRow="1" w:lastRow="0" w:firstColumn="1" w:lastColumn="0" w:noHBand="1" w:noVBand="1"/>
      </w:tblPr>
      <w:tblGrid>
        <w:gridCol w:w="2074"/>
        <w:gridCol w:w="1754"/>
        <w:gridCol w:w="3827"/>
        <w:gridCol w:w="1701"/>
        <w:gridCol w:w="2126"/>
      </w:tblGrid>
      <w:tr w:rsidR="005B1345" w:rsidRPr="00C777F8" w14:paraId="6A052AD5" w14:textId="77777777" w:rsidTr="005B1345">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074" w:type="dxa"/>
            <w:vAlign w:val="center"/>
            <w:hideMark/>
          </w:tcPr>
          <w:p w14:paraId="1AA38F57" w14:textId="59854686" w:rsidR="000248B4" w:rsidRPr="00C777F8" w:rsidRDefault="000248B4" w:rsidP="000248B4">
            <w:pPr>
              <w:ind w:firstLine="0"/>
              <w:jc w:val="center"/>
              <w:rPr>
                <w:rFonts w:ascii="Times New Roman" w:hAnsi="Times New Roman"/>
                <w:color w:val="000000"/>
                <w:kern w:val="0"/>
                <w:sz w:val="22"/>
                <w:szCs w:val="22"/>
                <w:lang w:eastAsia="pt-BR"/>
                <w14:ligatures w14:val="none"/>
              </w:rPr>
            </w:pPr>
            <w:bookmarkStart w:id="0" w:name="_Hlk147691689"/>
            <w:r w:rsidRPr="00C777F8">
              <w:rPr>
                <w:rFonts w:ascii="Times New Roman" w:hAnsi="Times New Roman"/>
                <w:color w:val="000000"/>
                <w:kern w:val="0"/>
                <w:sz w:val="22"/>
                <w:szCs w:val="22"/>
                <w:lang w:eastAsia="pt-BR"/>
                <w14:ligatures w14:val="none"/>
              </w:rPr>
              <w:t>Pathway affected by cannabidiol</w:t>
            </w:r>
          </w:p>
        </w:tc>
        <w:tc>
          <w:tcPr>
            <w:tcW w:w="1754" w:type="dxa"/>
            <w:noWrap/>
            <w:vAlign w:val="center"/>
            <w:hideMark/>
          </w:tcPr>
          <w:p w14:paraId="0FBECAAF" w14:textId="45D93CA8" w:rsidR="000248B4" w:rsidRPr="00C777F8" w:rsidRDefault="000248B4" w:rsidP="000248B4">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Development mechanism affected by Cannabidiol</w:t>
            </w:r>
          </w:p>
        </w:tc>
        <w:tc>
          <w:tcPr>
            <w:tcW w:w="3827" w:type="dxa"/>
            <w:noWrap/>
            <w:vAlign w:val="center"/>
            <w:hideMark/>
          </w:tcPr>
          <w:p w14:paraId="25725964" w14:textId="17DB9C6A" w:rsidR="000248B4" w:rsidRPr="00C777F8" w:rsidRDefault="000248B4" w:rsidP="000248B4">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annabidiol effect</w:t>
            </w:r>
          </w:p>
        </w:tc>
        <w:tc>
          <w:tcPr>
            <w:tcW w:w="1701" w:type="dxa"/>
            <w:noWrap/>
            <w:vAlign w:val="center"/>
            <w:hideMark/>
          </w:tcPr>
          <w:p w14:paraId="2EDC258D" w14:textId="747FEFE3" w:rsidR="000248B4" w:rsidRPr="00C777F8" w:rsidRDefault="000248B4" w:rsidP="000248B4">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Study model</w:t>
            </w:r>
          </w:p>
        </w:tc>
        <w:tc>
          <w:tcPr>
            <w:tcW w:w="2126" w:type="dxa"/>
            <w:noWrap/>
            <w:vAlign w:val="center"/>
            <w:hideMark/>
          </w:tcPr>
          <w:p w14:paraId="4E994BFE" w14:textId="3309093F" w:rsidR="000248B4" w:rsidRPr="00C777F8" w:rsidRDefault="000248B4" w:rsidP="000248B4">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Reference</w:t>
            </w:r>
          </w:p>
        </w:tc>
      </w:tr>
      <w:tr w:rsidR="005B1345" w:rsidRPr="00C777F8" w14:paraId="3EAF9F5F"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restart"/>
            <w:noWrap/>
            <w:vAlign w:val="center"/>
            <w:hideMark/>
          </w:tcPr>
          <w:p w14:paraId="63492C3B" w14:textId="36EC1961" w:rsidR="000248B4" w:rsidRPr="00C777F8" w:rsidRDefault="000248B4" w:rsidP="000248B4">
            <w:pPr>
              <w:ind w:firstLine="0"/>
              <w:jc w:val="center"/>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Amyloid-β pathway</w:t>
            </w:r>
          </w:p>
        </w:tc>
        <w:tc>
          <w:tcPr>
            <w:tcW w:w="1754" w:type="dxa"/>
            <w:vMerge w:val="restart"/>
            <w:noWrap/>
            <w:vAlign w:val="center"/>
            <w:hideMark/>
          </w:tcPr>
          <w:p w14:paraId="76450636"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Amyloid-β accumulation</w:t>
            </w:r>
          </w:p>
          <w:p w14:paraId="0932C122" w14:textId="510C37BB"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Amyloid-β production</w:t>
            </w:r>
          </w:p>
        </w:tc>
        <w:tc>
          <w:tcPr>
            <w:tcW w:w="3827" w:type="dxa"/>
            <w:vAlign w:val="center"/>
            <w:hideMark/>
          </w:tcPr>
          <w:p w14:paraId="7B27E5D4" w14:textId="1CA430C0"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BD coated by nano-chitosan has good potential for reducing Aβ plaques, increasing CB1 and CB2 levels.</w:t>
            </w:r>
          </w:p>
        </w:tc>
        <w:tc>
          <w:tcPr>
            <w:tcW w:w="1701" w:type="dxa"/>
            <w:vAlign w:val="center"/>
            <w:hideMark/>
          </w:tcPr>
          <w:p w14:paraId="44A8E3DC" w14:textId="260BA105"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Rats that receive amyloid beta peptide.</w:t>
            </w:r>
          </w:p>
        </w:tc>
        <w:tc>
          <w:tcPr>
            <w:tcW w:w="2126" w:type="dxa"/>
            <w:noWrap/>
            <w:vAlign w:val="center"/>
            <w:hideMark/>
          </w:tcPr>
          <w:p w14:paraId="1E3A53DA" w14:textId="65D098AB"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fldChar w:fldCharType="begin"/>
            </w:r>
            <w:r w:rsidR="007F25F6">
              <w:rPr>
                <w:rFonts w:ascii="Times New Roman" w:hAnsi="Times New Roman"/>
                <w:color w:val="000000"/>
                <w:kern w:val="0"/>
                <w:sz w:val="22"/>
                <w:szCs w:val="22"/>
                <w:lang w:eastAsia="pt-BR"/>
                <w14:ligatures w14:val="none"/>
              </w:rPr>
              <w:instrText xml:space="preserve"> ADDIN ZOTERO_ITEM CSL_CITATION {"citationID":"lWudklKq","properties":{"formattedCitation":"(Amini &amp; Abdolmaleki, 2022a)","plainCitation":"(Amini &amp; Abdolmaleki, 2022a)","noteIndex":0},"citationItems":[{"id":277,"uris":["http://zotero.org/users/11933415/items/QVMGSGUF"],"itemData":{"id":277,"type":"article-journal","abstract":"&lt;b&gt;&lt;i&gt;Introduction:&lt;/i&gt;&lt;/b&gt; Using nanoparticle (NP) drugs can have better effects on the target tissue in various diseases. Alzheimer’s disease (AD) is one of the degenerative neurological diseases that due to its high prevalence, requires the use of more appropriate treatments. Therefore, the aim of this study was consideration of the effect of cannabidiol (CBD) coated by nano-chitosan on learning and memory, hippocampal cannabinoid receptor type 1 (CB1) and cannabinoid receptor type 1 (CB2) levels, and amyloid plaques in an AD rat model. &lt;b&gt;&lt;i&gt;Material and Methods:&lt;/i&gt;&lt;/b&gt; Thirty-five male Wistar rats were randomly divided into 5 groups (&lt;i&gt;n&lt;/i&gt; = 7 in each): control, Alzheimer’s disease model that received the beta-amyloid (Aβ) peptide (Alz), Alz + nano-chitosan (NP) Alz + CBD, and Alz + NP + CBD. Alz was induced by injection of the Aβ1-42 peptide into the hippocampal area cornu ammonis1. After confirmation of Alz, 1 μL of CBD and NP + CBD were administered by oral gavage daily in rats for 1 month. The Morris water maze (MWM) test was used to assess learning and memory of animals. Cresyl violet staining was used for consideration of dead cells. Gene and protein expression of CB1 and CB2 was performed by real-time PCR and immunohistochemistry methods. &lt;b&gt;&lt;i&gt;Results:&lt;/i&gt;&lt;/b&gt; Induction of Alz significantly increased Aβ plaques and dead cells compared to the control group (&lt;i&gt;p&lt;/i&gt; &amp;#x3c; 0.001). Results of MWM in the day test show that Alz + NP + CBD significantly decrease escape latency (&lt;i&gt;p&lt;/i&gt; &amp;#x3c; 0.01), travelled distance (&lt;i&gt;p&lt;/i&gt; &amp;#x3c; 0.001), and significantly increased spending time (&lt;i&gt;p&lt;/i&gt; &amp;#x3c; 0.001) compared to the Alz group. Protein expression of CB1 and CB2 significantly increased in Alz + CBD and Alz + NP + CBD compared to the Alz group (&lt;i&gt;p&lt;/i&gt; &amp;#x3c; 0.05). &lt;b&gt;&lt;i&gt;Conclusion:&lt;/i&gt;&lt;/b&gt; It seems that CBD coated by nano-chitosan has good potential for reducing Aβ plaques, increasing brain CB1 and levels CB2, and improving learning and memory in Alz rats.","container-title":"Neuropsychobiology","DOI":"10.1159/000519534","ISSN":"0302-282X, 1423-0224","issue":"3","journalAbbreviation":"Neuropsychobiology","language":"en","page":"171-183","source":"DOI.org (Crossref)","title":"The Effect of Cannabidiol Coated by Nano-Chitosan on Learning and Memory, Hippocampal CB1 and CB2 Levels, and Amyloid Plaques in an Alzheimer’s Disease Rat Model","volume":"81","author":[{"family":"Amini","given":"Mohammadali"},{"family":"Abdolmaleki","given":"Zohreh"}],"issued":{"date-parts":[["2022"]]}}}],"schema":"https://github.com/citation-style-language/schema/raw/master/csl-citation.json"} </w:instrText>
            </w:r>
            <w:r w:rsidRPr="00C777F8">
              <w:rPr>
                <w:rFonts w:ascii="Times New Roman" w:hAnsi="Times New Roman"/>
                <w:color w:val="000000"/>
                <w:kern w:val="0"/>
                <w:sz w:val="22"/>
                <w:szCs w:val="22"/>
                <w:lang w:eastAsia="pt-BR"/>
                <w14:ligatures w14:val="none"/>
              </w:rPr>
              <w:fldChar w:fldCharType="separate"/>
            </w:r>
            <w:r w:rsidR="007F25F6" w:rsidRPr="007F25F6">
              <w:rPr>
                <w:rFonts w:ascii="Times New Roman" w:hAnsi="Times New Roman"/>
                <w:sz w:val="22"/>
              </w:rPr>
              <w:t>(Amini &amp; Abdolmaleki, 2022a)</w:t>
            </w:r>
            <w:r w:rsidRPr="00C777F8">
              <w:rPr>
                <w:rFonts w:ascii="Times New Roman" w:hAnsi="Times New Roman"/>
                <w:color w:val="000000"/>
                <w:kern w:val="0"/>
                <w:sz w:val="22"/>
                <w:szCs w:val="22"/>
                <w:lang w:eastAsia="pt-BR"/>
                <w14:ligatures w14:val="none"/>
              </w:rPr>
              <w:fldChar w:fldCharType="end"/>
            </w:r>
          </w:p>
        </w:tc>
      </w:tr>
      <w:tr w:rsidR="005B1345" w:rsidRPr="00C777F8" w14:paraId="4102B510"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7281DCCB"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7B005D6A"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580CAD82" w14:textId="6F020ED5"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BD scavenges reactive oxygen species alleviating the aggregation of Aβ.</w:t>
            </w:r>
          </w:p>
        </w:tc>
        <w:tc>
          <w:tcPr>
            <w:tcW w:w="1701" w:type="dxa"/>
            <w:noWrap/>
            <w:vAlign w:val="center"/>
            <w:hideMark/>
          </w:tcPr>
          <w:p w14:paraId="796933C2" w14:textId="42B1553D"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i/>
                <w:iCs/>
                <w:color w:val="000000"/>
                <w:kern w:val="0"/>
                <w:sz w:val="22"/>
                <w:szCs w:val="22"/>
                <w:lang w:eastAsia="pt-BR"/>
                <w14:ligatures w14:val="none"/>
              </w:rPr>
              <w:t>C. Elegans</w:t>
            </w:r>
            <w:r w:rsidRPr="00C777F8">
              <w:rPr>
                <w:rFonts w:ascii="Times New Roman" w:hAnsi="Times New Roman"/>
                <w:color w:val="000000"/>
                <w:kern w:val="0"/>
                <w:sz w:val="22"/>
                <w:szCs w:val="22"/>
                <w:lang w:eastAsia="pt-BR"/>
                <w14:ligatures w14:val="none"/>
              </w:rPr>
              <w:t xml:space="preserve"> model.</w:t>
            </w:r>
          </w:p>
        </w:tc>
        <w:tc>
          <w:tcPr>
            <w:tcW w:w="2126" w:type="dxa"/>
            <w:noWrap/>
            <w:vAlign w:val="center"/>
            <w:hideMark/>
          </w:tcPr>
          <w:p w14:paraId="53F38A05" w14:textId="46BEBF2D"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fldChar w:fldCharType="begin"/>
            </w:r>
            <w:r w:rsidR="00085C75">
              <w:rPr>
                <w:rFonts w:ascii="Times New Roman" w:hAnsi="Times New Roman"/>
                <w:color w:val="000000"/>
                <w:kern w:val="0"/>
                <w:sz w:val="22"/>
                <w:szCs w:val="22"/>
                <w:lang w:eastAsia="pt-BR"/>
                <w14:ligatures w14:val="none"/>
              </w:rPr>
              <w:instrText xml:space="preserve"> ADDIN ZOTERO_ITEM CSL_CITATION {"citationID":"F3avOlQb","properties":{"formattedCitation":"(Zhang {\\i{}et al.}, 2022)","plainCitation":"(Zhang et al., 2022)","noteIndex":0},"citationItems":[{"id":279,"uris":["http://zotero.org/users/11933415/items/G7TEWNPR"],"itemData":{"id":279,"type":"article-journal","container-title":"European Journal of Pharmacology","DOI":"10.1016/j.ejphar.2022.174829","ISSN":"00142999","journalAbbreviation":"European Journal of Pharmacology","language":"en","page":"174829","source":"DOI.org (Crossref)","title":"Cannabidiol protects against Alzheimer's disease in C. elegans via ROS scavenging activity of its phenolic hydroxyl groups","volume":"919","author":[{"family":"Zhang","given":"Yue"},{"family":"Li","given":"Hongyuan"},{"family":"Jin","given":"Sha"},{"family":"Lu","given":"Yuyuan"},{"family":"Peng","given":"Yinghua"},{"family":"Zhao","given":"Lihui"},{"family":"Wang","given":"Xiaohui"}],"issued":{"date-parts":[["2022",3]]}}}],"schema":"https://github.com/citation-style-language/schema/raw/master/csl-citation.json"} </w:instrText>
            </w:r>
            <w:r w:rsidRPr="00C777F8">
              <w:rPr>
                <w:rFonts w:ascii="Times New Roman" w:hAnsi="Times New Roman"/>
                <w:color w:val="000000"/>
                <w:kern w:val="0"/>
                <w:sz w:val="22"/>
                <w:szCs w:val="22"/>
                <w:lang w:eastAsia="pt-BR"/>
                <w14:ligatures w14:val="none"/>
              </w:rPr>
              <w:fldChar w:fldCharType="separate"/>
            </w:r>
            <w:r w:rsidR="00085C75" w:rsidRPr="00085C75">
              <w:rPr>
                <w:rFonts w:ascii="Times New Roman" w:hAnsi="Times New Roman"/>
                <w:kern w:val="0"/>
                <w:sz w:val="22"/>
              </w:rPr>
              <w:t xml:space="preserve">(Zhang </w:t>
            </w:r>
            <w:r w:rsidR="00085C75" w:rsidRPr="00085C75">
              <w:rPr>
                <w:rFonts w:ascii="Times New Roman" w:hAnsi="Times New Roman"/>
                <w:i/>
                <w:iCs/>
                <w:kern w:val="0"/>
                <w:sz w:val="22"/>
              </w:rPr>
              <w:t>et al.</w:t>
            </w:r>
            <w:r w:rsidR="00085C75" w:rsidRPr="00085C75">
              <w:rPr>
                <w:rFonts w:ascii="Times New Roman" w:hAnsi="Times New Roman"/>
                <w:kern w:val="0"/>
                <w:sz w:val="22"/>
              </w:rPr>
              <w:t>, 2022)</w:t>
            </w:r>
            <w:r w:rsidRPr="00C777F8">
              <w:rPr>
                <w:rFonts w:ascii="Times New Roman" w:hAnsi="Times New Roman"/>
                <w:color w:val="000000"/>
                <w:kern w:val="0"/>
                <w:sz w:val="22"/>
                <w:szCs w:val="22"/>
                <w:lang w:eastAsia="pt-BR"/>
                <w14:ligatures w14:val="none"/>
              </w:rPr>
              <w:fldChar w:fldCharType="end"/>
            </w:r>
          </w:p>
        </w:tc>
      </w:tr>
      <w:tr w:rsidR="005B1345" w:rsidRPr="00C777F8" w14:paraId="4CB5CE0F"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1FE8F916"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47A88567"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2712940A" w14:textId="1DB492C1"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BD is able to decrease the aggregation of peptides at certain concentrations of compounds in water.</w:t>
            </w:r>
          </w:p>
        </w:tc>
        <w:tc>
          <w:tcPr>
            <w:tcW w:w="1701" w:type="dxa"/>
            <w:vAlign w:val="center"/>
            <w:hideMark/>
          </w:tcPr>
          <w:p w14:paraId="0EC61263" w14:textId="37DCF27C"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i/>
                <w:iCs/>
                <w:color w:val="000000"/>
                <w:kern w:val="0"/>
                <w:sz w:val="22"/>
                <w:szCs w:val="22"/>
                <w:lang w:eastAsia="pt-BR"/>
                <w14:ligatures w14:val="none"/>
              </w:rPr>
              <w:t>In silico</w:t>
            </w:r>
          </w:p>
        </w:tc>
        <w:tc>
          <w:tcPr>
            <w:tcW w:w="2126" w:type="dxa"/>
            <w:noWrap/>
            <w:vAlign w:val="center"/>
            <w:hideMark/>
          </w:tcPr>
          <w:p w14:paraId="5FBC0FC4" w14:textId="43C593E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fldChar w:fldCharType="begin"/>
            </w:r>
            <w:r w:rsidR="00085C75">
              <w:rPr>
                <w:rFonts w:ascii="Times New Roman" w:hAnsi="Times New Roman"/>
                <w:color w:val="000000"/>
                <w:kern w:val="0"/>
                <w:sz w:val="22"/>
                <w:szCs w:val="22"/>
                <w:lang w:eastAsia="pt-BR"/>
                <w14:ligatures w14:val="none"/>
              </w:rPr>
              <w:instrText xml:space="preserve"> ADDIN ZOTERO_ITEM CSL_CITATION {"citationID":"TEtuUN3d","properties":{"formattedCitation":"(Chrobak {\\i{}et al.}, 2021)","plainCitation":"(Chrobak et al., 2021)","noteIndex":0},"citationItems":[{"id":211,"uris":["http://zotero.org/users/11933415/items/KSJFU5FR"],"itemData":{"id":211,"type":"article-journal","abstract":"In this work cannabidiol (CBD) was investigated as a possible drug against the cytotoxicity of Aβ(31-35) and Aβ(25-35) peptides with the help of atomistic molecular dynamics (MD) and well-tempered metadynamics simulations. Four interrelated mechanisms of possible actions of CBD are proposed from our computations. This implies that one mechanism can be a cause or/and a consequence of another. CBD is able to decrease the aggregation of peptides at certain concentrations of compounds in water. This particular action is more prominent for Aβ(25-35), since originally Aβ(31-35) did not exhibit aggregation properties in aqueous solutions. Interactions of CBD with the peptides affect secondary structures of the latter ones. Clusters of CBD are seen as possible adsorbents of Aβ(31-35) and Aβ(25-35) since peptides are tending to aggregate around them. And last but not least, CBD exhibits binding to MET35. All four mechanisms of actions can possibly inhibit the Aβ-cytotoxicity as discussed in this paper. Moreover, the amount of water also played a role in peptide clustering: with a growing concentration of peptides in water without a drug, the aggregation of both Aβ(31-35) and Aβ(25-35) increased. The number of hydrogen bonds between peptides and water was significantly higher for simulations with Aβ(25-35) at the higher concentration of peptides, while for Aβ(31-35) that difference was rather insignificant. The presence of CBD did not substantially affect the number of hydrogen bonds in the simulated systems.","container-title":"ACS chemical neuroscience","DOI":"10.1021/acschemneuro.0c00692","ISSN":"1948-7193","issue":"4","journalAbbreviation":"ACS Chem Neurosci","language":"eng","note":"PMID: 33544587\nPMCID: PMC8023578","page":"660-674","source":"PubMed","title":"Component of Cannabis, Cannabidiol, as a Possible Drug against the Cytotoxicity of Aβ(31-35) and Aβ(25-35) Peptides: An Investigation by Molecular Dynamics and Well-Tempered Metadynamics Simulations","title-short":"Component of Cannabis, Cannabidiol, as a Possible Drug against the Cytotoxicity of Aβ(31-35) and Aβ(25-35) Peptides","volume":"12","author":[{"family":"Chrobak","given":"Wojciech"},{"family":"Pacut","given":"Dawid Wojciech"},{"family":"Blomgren","given":"Fredrik"},{"family":"Rodin","given":"Alexander"},{"family":"Swenson","given":"Jan"},{"family":"Ermilova","given":"Inna"}],"issued":{"date-parts":[["2021",2,17]]}}}],"schema":"https://github.com/citation-style-language/schema/raw/master/csl-citation.json"} </w:instrText>
            </w:r>
            <w:r w:rsidRPr="00C777F8">
              <w:rPr>
                <w:rFonts w:ascii="Times New Roman" w:hAnsi="Times New Roman"/>
                <w:color w:val="000000"/>
                <w:kern w:val="0"/>
                <w:sz w:val="22"/>
                <w:szCs w:val="22"/>
                <w:lang w:eastAsia="pt-BR"/>
                <w14:ligatures w14:val="none"/>
              </w:rPr>
              <w:fldChar w:fldCharType="separate"/>
            </w:r>
            <w:r w:rsidR="00085C75" w:rsidRPr="00085C75">
              <w:rPr>
                <w:rFonts w:ascii="Times New Roman" w:hAnsi="Times New Roman"/>
                <w:kern w:val="0"/>
                <w:sz w:val="22"/>
              </w:rPr>
              <w:t xml:space="preserve">(Chrobak </w:t>
            </w:r>
            <w:r w:rsidR="00085C75" w:rsidRPr="00085C75">
              <w:rPr>
                <w:rFonts w:ascii="Times New Roman" w:hAnsi="Times New Roman"/>
                <w:i/>
                <w:iCs/>
                <w:kern w:val="0"/>
                <w:sz w:val="22"/>
              </w:rPr>
              <w:t>et al.</w:t>
            </w:r>
            <w:r w:rsidR="00085C75" w:rsidRPr="00085C75">
              <w:rPr>
                <w:rFonts w:ascii="Times New Roman" w:hAnsi="Times New Roman"/>
                <w:kern w:val="0"/>
                <w:sz w:val="22"/>
              </w:rPr>
              <w:t>, 2021)</w:t>
            </w:r>
            <w:r w:rsidRPr="00C777F8">
              <w:rPr>
                <w:rFonts w:ascii="Times New Roman" w:hAnsi="Times New Roman"/>
                <w:color w:val="000000"/>
                <w:kern w:val="0"/>
                <w:sz w:val="22"/>
                <w:szCs w:val="22"/>
                <w:lang w:eastAsia="pt-BR"/>
                <w14:ligatures w14:val="none"/>
              </w:rPr>
              <w:fldChar w:fldCharType="end"/>
            </w:r>
          </w:p>
        </w:tc>
      </w:tr>
      <w:tr w:rsidR="005B1345" w:rsidRPr="00C777F8" w14:paraId="352F9B63"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75AEF8F3"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54918ADF"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6E896BF1" w14:textId="62900B26"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Moderate brain region-specific reduction in soluble Aβ levels</w:t>
            </w:r>
          </w:p>
        </w:tc>
        <w:tc>
          <w:tcPr>
            <w:tcW w:w="1701" w:type="dxa"/>
            <w:vAlign w:val="center"/>
            <w:hideMark/>
          </w:tcPr>
          <w:p w14:paraId="28FF0213" w14:textId="223D07CC"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Male APPxPS1 mice.</w:t>
            </w:r>
          </w:p>
        </w:tc>
        <w:tc>
          <w:tcPr>
            <w:tcW w:w="2126" w:type="dxa"/>
            <w:noWrap/>
            <w:vAlign w:val="center"/>
            <w:hideMark/>
          </w:tcPr>
          <w:p w14:paraId="59FF60C0" w14:textId="318546D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fldChar w:fldCharType="begin"/>
            </w:r>
            <w:r w:rsidR="00085C75">
              <w:rPr>
                <w:rFonts w:ascii="Times New Roman" w:hAnsi="Times New Roman"/>
                <w:color w:val="000000"/>
                <w:kern w:val="0"/>
                <w:sz w:val="22"/>
                <w:szCs w:val="22"/>
                <w:lang w:eastAsia="pt-BR"/>
                <w14:ligatures w14:val="none"/>
              </w:rPr>
              <w:instrText xml:space="preserve"> ADDIN ZOTERO_ITEM CSL_CITATION {"citationID":"Evyvd8gr","properties":{"formattedCitation":"(Aso {\\i{}et al.}, 2014; Watt {\\i{}et al.}, 2020)","plainCitation":"(Aso et al., 2014; Watt et al., 2020)","noteIndex":0},"citationItems":[{"id":271,"uris":["http://zotero.org/users/11933415/items/ZCB4TRHN"],"itemData":{"id":271,"type":"article-journal","container-title":"Journal of Alzheimer's Disease","DOI":"10.3233/JAD-191242","ISSN":"13872877, 18758908","issue":"3","journalAbbreviation":"JAD","page":"937-950","source":"DOI.org (Crossref)","title":"Chronic Treatment with 50 mg/kg Cannabidiol Improves Cognition and Moderately Reduces Aβ40 Levels in 12-Month-Old Male AβPPswe/PS1ΔE9 Transgenic Mice","volume":"74","author":[{"family":"Watt","given":"Georgia"},{"family":"Shang","given":"Kani"},{"family":"Zieba","given":"Jerzy"},{"family":"Olaya","given":"Juan"},{"family":"Li","given":"Henry"},{"family":"Garner","given":"Brett"},{"family":"Karl","given":"Tim"}],"issued":{"date-parts":[["2020",4,7]]}}},{"id":265,"uris":["http://zotero.org/users/11933415/items/FSELMM55"],"itemData":{"id":265,"type":"article-journal","container-title":"Journal of Alzheimer's Disease","DOI":"10.3233/JAD-141014","ISSN":"18758908, 13872877","issue":"3","journalAbbreviation":"JAD","page":"977-991","source":"DOI.org (Crossref)","title":"Cannabis-Based Medicine Reduces Multiple Pathological Processes in AβPP/PS1 Mice","volume":"43","author":[{"family":"Aso","given":"Ester"},{"family":"Sánchez-Pla","given":"Alexandre"},{"family":"Vegas-Lozano","given":"Esteban"},{"family":"Maldonado","given":"Rafael"},{"family":"Ferrer","given":"Isidro"}],"issued":{"date-parts":[["2014",12,2]]}}}],"schema":"https://github.com/citation-style-language/schema/raw/master/csl-citation.json"} </w:instrText>
            </w:r>
            <w:r w:rsidRPr="00C777F8">
              <w:rPr>
                <w:rFonts w:ascii="Times New Roman" w:hAnsi="Times New Roman"/>
                <w:color w:val="000000"/>
                <w:kern w:val="0"/>
                <w:sz w:val="22"/>
                <w:szCs w:val="22"/>
                <w:lang w:eastAsia="pt-BR"/>
                <w14:ligatures w14:val="none"/>
              </w:rPr>
              <w:fldChar w:fldCharType="separate"/>
            </w:r>
            <w:r w:rsidR="00085C75" w:rsidRPr="00085C75">
              <w:rPr>
                <w:rFonts w:ascii="Times New Roman" w:hAnsi="Times New Roman"/>
                <w:kern w:val="0"/>
                <w:sz w:val="22"/>
              </w:rPr>
              <w:t xml:space="preserve">(Aso </w:t>
            </w:r>
            <w:r w:rsidR="00085C75" w:rsidRPr="00085C75">
              <w:rPr>
                <w:rFonts w:ascii="Times New Roman" w:hAnsi="Times New Roman"/>
                <w:i/>
                <w:iCs/>
                <w:kern w:val="0"/>
                <w:sz w:val="22"/>
              </w:rPr>
              <w:t>et al.</w:t>
            </w:r>
            <w:r w:rsidR="00085C75" w:rsidRPr="00085C75">
              <w:rPr>
                <w:rFonts w:ascii="Times New Roman" w:hAnsi="Times New Roman"/>
                <w:kern w:val="0"/>
                <w:sz w:val="22"/>
              </w:rPr>
              <w:t xml:space="preserve">, 2014; Watt </w:t>
            </w:r>
            <w:r w:rsidR="00085C75" w:rsidRPr="00085C75">
              <w:rPr>
                <w:rFonts w:ascii="Times New Roman" w:hAnsi="Times New Roman"/>
                <w:i/>
                <w:iCs/>
                <w:kern w:val="0"/>
                <w:sz w:val="22"/>
              </w:rPr>
              <w:t>et al.</w:t>
            </w:r>
            <w:r w:rsidR="00085C75" w:rsidRPr="00085C75">
              <w:rPr>
                <w:rFonts w:ascii="Times New Roman" w:hAnsi="Times New Roman"/>
                <w:kern w:val="0"/>
                <w:sz w:val="22"/>
              </w:rPr>
              <w:t>, 2020)</w:t>
            </w:r>
            <w:r w:rsidRPr="00C777F8">
              <w:rPr>
                <w:rFonts w:ascii="Times New Roman" w:hAnsi="Times New Roman"/>
                <w:color w:val="000000"/>
                <w:kern w:val="0"/>
                <w:sz w:val="22"/>
                <w:szCs w:val="22"/>
                <w:lang w:eastAsia="pt-BR"/>
                <w14:ligatures w14:val="none"/>
              </w:rPr>
              <w:fldChar w:fldCharType="end"/>
            </w:r>
            <w:r w:rsidRPr="00C777F8">
              <w:rPr>
                <w:rFonts w:ascii="Times New Roman" w:hAnsi="Times New Roman"/>
                <w:color w:val="000000"/>
                <w:kern w:val="0"/>
                <w:sz w:val="22"/>
                <w:szCs w:val="22"/>
                <w:lang w:eastAsia="pt-BR"/>
                <w14:ligatures w14:val="none"/>
              </w:rPr>
              <w:t xml:space="preserve"> </w:t>
            </w:r>
          </w:p>
        </w:tc>
      </w:tr>
      <w:tr w:rsidR="005B1345" w:rsidRPr="00C777F8" w14:paraId="71A6B2CB" w14:textId="77777777" w:rsidTr="005B1345">
        <w:trPr>
          <w:trHeight w:val="61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7E69058B"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1E06AADF"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00D5ECC8" w14:textId="75353E8C"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Extracts with CBD reduced the deposition in the hippocampus and cerebral cortex</w:t>
            </w:r>
          </w:p>
        </w:tc>
        <w:tc>
          <w:tcPr>
            <w:tcW w:w="1701" w:type="dxa"/>
            <w:vAlign w:val="center"/>
            <w:hideMark/>
          </w:tcPr>
          <w:p w14:paraId="29E957E0" w14:textId="15ADDDA2"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K-/-/TAUVLW) mice model.</w:t>
            </w:r>
          </w:p>
        </w:tc>
        <w:tc>
          <w:tcPr>
            <w:tcW w:w="2126" w:type="dxa"/>
            <w:noWrap/>
            <w:vAlign w:val="center"/>
            <w:hideMark/>
          </w:tcPr>
          <w:p w14:paraId="77DCEE16" w14:textId="192A0C67"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zh-CN"/>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mNWMOsEU","properties":{"formattedCitation":"(Casarejos {\\i{}et al.}, 2013)","plainCitation":"(Casarejos et al., 2013)","noteIndex":0},"citationItems":[{"id":207,"uris":["http://zotero.org/users/11933415/items/4HABZTD2"],"itemData":{"id":207,"type":"article-journal","abstract":"Cannabinoids are neuroprotective in models of neurodegenerative dementias. Their effects are mostly mediated through CB1 and CB2 receptor-dependent modulation of excitotoxicity, inflammation, oxidative stress, and other processes. We tested the effects of Sativex®, a mixture of Δ9-tetrahydrocannabinol and cannabidiol, acting on both CB1 and CB2 receptors, in parkin-null, human tau overexpressing (PK-/-/TauVLW) mice, a model of complex frontotemporal dementia, parkinsonism, and lower motor neuron disease. The animals received Sativex®, 4.63 mg/kg, ip, daily, for one month, at six months of age, at the onset of the clinical symptoms. We evaluated the effects of Sativex® on behavior, dopamine neurotransmission, glial activation, redox state, mitochondrial activity, and deposition of abnormal proteins. PK-/-/TauVLW mice developed the neurological deficits, but those treated with Sativex® showed less abnormal behaviors related to stress, less auto and hetero-aggression, and less stereotypy. Sativex® significantly reduced the intraneuronal, MAO-related free radicals produced during dopamine metabolism in the limbic system. Sativex® also decreased gliosis in cortex and hippocampus, increased the ratio red</w:instrText>
            </w:r>
            <w:r>
              <w:rPr>
                <w:rFonts w:ascii="Times New Roman" w:hAnsi="Times New Roman"/>
                <w:color w:val="000000"/>
                <w:kern w:val="0"/>
                <w:sz w:val="22"/>
                <w:szCs w:val="22"/>
                <w:lang w:eastAsia="zh-CN"/>
                <w14:ligatures w14:val="none"/>
              </w:rPr>
              <w:instrText xml:space="preserve">uced/oxidized glutathione in the limbic system, reduced the levels of iNOS, and increased those of complex IV in the cerebral cortex. With regard to tau and amyloid pathology, Sativex® reduced the deposition of both in the hippocampus and cerebral cortex of PK-/-/TauVLW mice and increased autophagy. Sativex®, even after a short administration in animals with present behavioral and pathological abnormalities, improves the phenotype, the oxidative stress, and the deposition of proteins in PK-/-/TauVLW mice, a model of complex neurodegenerative disorders.","container-title":"Journal of Alzheimer's disease: JAD","DOI":"10.3233/JAD-130050","ISSN":"1875-8908","issue":"3","journalAbbreviation":"J Alzheimers Dis","language":"eng","note":"PMID: 23478312","page":"525-539","source":"PubMed","title":"Natural cannabinoids improve dopamine neurotransmission and tau and amyloid pathology in a mouse model of tauopathy","volume":"35","author":[{"family":"Casarejos","given":"Maria J."},{"family":"Perucho","given":"Juan"},{"family":"Gomez","given":"Ana"},{"family":"Muñoz","given":"Maria P."},{"family":"Fernandez-Estevez","given":"Marian"},{"family":"Sagredo","given":"Onintza"},{"family":"Fernandez Ruiz","given":"Javier"},{"family":"Guzman","given":"Manuel"},{"family":"Yebenes","given":"Justo Garcia","non-dropping-particle":"de"},{"family":"Mena","given":"Maria A."}],"issued":{"date-parts":[["201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lang w:eastAsia="zh-CN"/>
              </w:rPr>
              <w:t>(</w:t>
            </w:r>
            <w:proofErr w:type="spellStart"/>
            <w:r w:rsidRPr="004B0DC2">
              <w:rPr>
                <w:rFonts w:ascii="Times New Roman" w:hAnsi="Times New Roman"/>
                <w:kern w:val="0"/>
                <w:sz w:val="22"/>
                <w:lang w:eastAsia="zh-CN"/>
              </w:rPr>
              <w:t>Casarejos</w:t>
            </w:r>
            <w:proofErr w:type="spellEnd"/>
            <w:r w:rsidRPr="004B0DC2">
              <w:rPr>
                <w:rFonts w:ascii="Times New Roman" w:hAnsi="Times New Roman"/>
                <w:kern w:val="0"/>
                <w:sz w:val="22"/>
                <w:lang w:eastAsia="zh-CN"/>
              </w:rPr>
              <w:t xml:space="preserve"> </w:t>
            </w:r>
            <w:r w:rsidRPr="004B0DC2">
              <w:rPr>
                <w:rFonts w:ascii="Times New Roman" w:hAnsi="Times New Roman"/>
                <w:i/>
                <w:iCs/>
                <w:kern w:val="0"/>
                <w:sz w:val="22"/>
                <w:lang w:eastAsia="zh-CN"/>
              </w:rPr>
              <w:t>et al.</w:t>
            </w:r>
            <w:r w:rsidRPr="004B0DC2">
              <w:rPr>
                <w:rFonts w:ascii="Times New Roman" w:hAnsi="Times New Roman"/>
                <w:kern w:val="0"/>
                <w:sz w:val="22"/>
                <w:lang w:eastAsia="zh-CN"/>
              </w:rPr>
              <w:t>, 2013)</w:t>
            </w:r>
            <w:r>
              <w:rPr>
                <w:rFonts w:ascii="Times New Roman" w:hAnsi="Times New Roman"/>
                <w:color w:val="000000"/>
                <w:kern w:val="0"/>
                <w:sz w:val="22"/>
                <w:szCs w:val="22"/>
                <w:lang w:eastAsia="pt-BR"/>
                <w14:ligatures w14:val="none"/>
              </w:rPr>
              <w:fldChar w:fldCharType="end"/>
            </w:r>
          </w:p>
        </w:tc>
      </w:tr>
      <w:tr w:rsidR="005B1345" w:rsidRPr="00C777F8" w14:paraId="5C8A5835"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23261474" w14:textId="77777777" w:rsidR="000248B4" w:rsidRPr="00C777F8" w:rsidRDefault="000248B4" w:rsidP="000248B4">
            <w:pPr>
              <w:ind w:firstLine="0"/>
              <w:jc w:val="center"/>
              <w:rPr>
                <w:rFonts w:ascii="Times New Roman" w:hAnsi="Times New Roman"/>
                <w:color w:val="000000"/>
                <w:kern w:val="0"/>
                <w:sz w:val="22"/>
                <w:szCs w:val="22"/>
                <w:lang w:eastAsia="zh-CN"/>
                <w14:ligatures w14:val="none"/>
              </w:rPr>
            </w:pPr>
          </w:p>
        </w:tc>
        <w:tc>
          <w:tcPr>
            <w:tcW w:w="1754" w:type="dxa"/>
            <w:vMerge/>
            <w:vAlign w:val="center"/>
            <w:hideMark/>
          </w:tcPr>
          <w:p w14:paraId="06EB5F9D"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zh-CN"/>
                <w14:ligatures w14:val="none"/>
              </w:rPr>
            </w:pPr>
          </w:p>
        </w:tc>
        <w:tc>
          <w:tcPr>
            <w:tcW w:w="3827" w:type="dxa"/>
            <w:vAlign w:val="center"/>
            <w:hideMark/>
          </w:tcPr>
          <w:p w14:paraId="0EBFC9BA" w14:textId="3DFE852F"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zh-CN"/>
                <w14:ligatures w14:val="none"/>
              </w:rPr>
            </w:pPr>
            <w:r w:rsidRPr="00C777F8">
              <w:rPr>
                <w:rFonts w:ascii="Times New Roman" w:hAnsi="Times New Roman"/>
                <w:color w:val="000000"/>
                <w:kern w:val="0"/>
                <w:sz w:val="22"/>
                <w:szCs w:val="22"/>
                <w:lang w:eastAsia="zh-CN"/>
                <w14:ligatures w14:val="none"/>
              </w:rPr>
              <w:t xml:space="preserve">Regulation of </w:t>
            </w:r>
            <w:proofErr w:type="spellStart"/>
            <w:r w:rsidRPr="00C777F8">
              <w:rPr>
                <w:rFonts w:ascii="Times New Roman" w:hAnsi="Times New Roman"/>
                <w:color w:val="000000"/>
                <w:kern w:val="0"/>
                <w:sz w:val="22"/>
                <w:szCs w:val="22"/>
                <w:lang w:eastAsia="zh-CN"/>
                <w14:ligatures w14:val="none"/>
              </w:rPr>
              <w:t>theWnt</w:t>
            </w:r>
            <w:proofErr w:type="spellEnd"/>
            <w:r w:rsidRPr="00C777F8">
              <w:rPr>
                <w:rFonts w:ascii="Times New Roman" w:hAnsi="Times New Roman"/>
                <w:color w:val="000000"/>
                <w:kern w:val="0"/>
                <w:sz w:val="22"/>
                <w:szCs w:val="22"/>
                <w:lang w:eastAsia="zh-CN"/>
                <w14:ligatures w14:val="none"/>
              </w:rPr>
              <w:t>/</w:t>
            </w:r>
            <w:r w:rsidRPr="00C777F8">
              <w:rPr>
                <w:rFonts w:ascii="Times New Roman" w:hAnsi="Times New Roman"/>
                <w:color w:val="000000"/>
                <w:kern w:val="0"/>
                <w:sz w:val="22"/>
                <w:szCs w:val="22"/>
                <w:lang w:eastAsia="pt-BR"/>
                <w14:ligatures w14:val="none"/>
              </w:rPr>
              <w:t>Β</w:t>
            </w:r>
            <w:r w:rsidRPr="00C777F8">
              <w:rPr>
                <w:rFonts w:ascii="Times New Roman" w:hAnsi="Times New Roman"/>
                <w:color w:val="000000"/>
                <w:kern w:val="0"/>
                <w:sz w:val="22"/>
                <w:szCs w:val="22"/>
                <w:lang w:eastAsia="zh-CN"/>
                <w14:ligatures w14:val="none"/>
              </w:rPr>
              <w:t xml:space="preserve">-catenin pathway and </w:t>
            </w:r>
            <w:proofErr w:type="spellStart"/>
            <w:r w:rsidRPr="00C777F8">
              <w:rPr>
                <w:rFonts w:ascii="Times New Roman" w:hAnsi="Times New Roman"/>
                <w:color w:val="000000"/>
                <w:kern w:val="0"/>
                <w:sz w:val="22"/>
                <w:szCs w:val="22"/>
                <w:lang w:eastAsia="zh-CN"/>
                <w14:ligatures w14:val="none"/>
              </w:rPr>
              <w:t>PPAR</w:t>
            </w:r>
            <w:r w:rsidRPr="00C777F8">
              <w:rPr>
                <w:rFonts w:ascii="Times New Roman" w:hAnsi="Times New Roman"/>
                <w:color w:val="000000"/>
                <w:kern w:val="0"/>
                <w:sz w:val="22"/>
                <w:szCs w:val="22"/>
                <w:lang w:eastAsia="pt-BR"/>
                <w14:ligatures w14:val="none"/>
              </w:rPr>
              <w:t>γ</w:t>
            </w:r>
            <w:proofErr w:type="spellEnd"/>
            <w:r w:rsidRPr="00C777F8">
              <w:rPr>
                <w:rFonts w:ascii="Times New Roman" w:hAnsi="Times New Roman"/>
                <w:color w:val="000000"/>
                <w:kern w:val="0"/>
                <w:sz w:val="22"/>
                <w:szCs w:val="22"/>
                <w:lang w:eastAsia="zh-CN"/>
                <w14:ligatures w14:val="none"/>
              </w:rPr>
              <w:t>, decreasing the processing of A</w:t>
            </w:r>
            <w:r w:rsidRPr="00C777F8">
              <w:rPr>
                <w:rFonts w:ascii="Times New Roman" w:hAnsi="Times New Roman"/>
                <w:color w:val="000000"/>
                <w:kern w:val="0"/>
                <w:sz w:val="22"/>
                <w:szCs w:val="22"/>
                <w:lang w:eastAsia="pt-BR"/>
                <w14:ligatures w14:val="none"/>
              </w:rPr>
              <w:t>β</w:t>
            </w:r>
            <w:r w:rsidRPr="00C777F8">
              <w:rPr>
                <w:rFonts w:ascii="Times New Roman" w:hAnsi="Times New Roman"/>
                <w:color w:val="000000"/>
                <w:kern w:val="0"/>
                <w:sz w:val="22"/>
                <w:szCs w:val="22"/>
                <w:lang w:eastAsia="zh-CN"/>
                <w14:ligatures w14:val="none"/>
              </w:rPr>
              <w:t xml:space="preserve"> precursor.</w:t>
            </w:r>
          </w:p>
        </w:tc>
        <w:tc>
          <w:tcPr>
            <w:tcW w:w="1701" w:type="dxa"/>
            <w:vAlign w:val="center"/>
            <w:hideMark/>
          </w:tcPr>
          <w:p w14:paraId="6EAAA72E" w14:textId="33DEF3FA"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zh-CN"/>
                <w14:ligatures w14:val="none"/>
              </w:rPr>
            </w:pPr>
            <w:r w:rsidRPr="00C777F8">
              <w:rPr>
                <w:rFonts w:ascii="Times New Roman" w:hAnsi="Times New Roman"/>
                <w:color w:val="000000"/>
                <w:kern w:val="0"/>
                <w:sz w:val="22"/>
                <w:szCs w:val="22"/>
                <w:lang w:eastAsia="zh-CN"/>
                <w14:ligatures w14:val="none"/>
              </w:rPr>
              <w:t>PC12 cells.</w:t>
            </w:r>
          </w:p>
        </w:tc>
        <w:tc>
          <w:tcPr>
            <w:tcW w:w="2126" w:type="dxa"/>
            <w:noWrap/>
            <w:vAlign w:val="center"/>
            <w:hideMark/>
          </w:tcPr>
          <w:p w14:paraId="23DC7BE9" w14:textId="68ED215E"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zh-CN"/>
                <w14:ligatures w14:val="none"/>
              </w:rPr>
              <w:instrText xml:space="preserve"> ADDIN ZOTERO_ITEM CSL_CITATION {"citationID":"l0PRedqc","properties":{"formattedCitation":"(Vall\\uc0\\u233{}e {\\i{}et al.}, 2017)","plainCitation":"(Vallée et al., 2017)","noteIndex":0},"citationItems":[{"id":206,"uris":["http://zotero.org/users/11933415/items/U6QQ8VXA"],"itemData":{"id":206,"type":"article-journal","abstract":"Alzheimer's disease (AD) is a neurodegenerative disease, in which the primary etiology remains unknown. AD presents amyloid beta (A</w:instrText>
            </w:r>
            <w:r>
              <w:rPr>
                <w:rFonts w:ascii="Times New Roman" w:hAnsi="Times New Roman"/>
                <w:color w:val="000000"/>
                <w:kern w:val="0"/>
                <w:sz w:val="22"/>
                <w:szCs w:val="22"/>
                <w:lang w:eastAsia="pt-BR"/>
                <w14:ligatures w14:val="none"/>
              </w:rPr>
              <w:instrText>β</w:instrText>
            </w:r>
            <w:r>
              <w:rPr>
                <w:rFonts w:ascii="Times New Roman" w:hAnsi="Times New Roman"/>
                <w:color w:val="000000"/>
                <w:kern w:val="0"/>
                <w:sz w:val="22"/>
                <w:szCs w:val="22"/>
                <w:lang w:eastAsia="zh-CN"/>
                <w14:ligatures w14:val="none"/>
              </w:rPr>
              <w:instrText>) protein aggregation and neurofibrillary plaque deposits. AD shows oxidative stress and chronic inflammation. In AD, canonical Wingless-Int (Wnt)/</w:instrText>
            </w:r>
            <w:r>
              <w:rPr>
                <w:rFonts w:ascii="Times New Roman" w:hAnsi="Times New Roman"/>
                <w:color w:val="000000"/>
                <w:kern w:val="0"/>
                <w:sz w:val="22"/>
                <w:szCs w:val="22"/>
                <w:lang w:eastAsia="pt-BR"/>
                <w14:ligatures w14:val="none"/>
              </w:rPr>
              <w:instrText>β</w:instrText>
            </w:r>
            <w:r>
              <w:rPr>
                <w:rFonts w:ascii="Times New Roman" w:hAnsi="Times New Roman"/>
                <w:color w:val="000000"/>
                <w:kern w:val="0"/>
                <w:sz w:val="22"/>
                <w:szCs w:val="22"/>
                <w:lang w:eastAsia="zh-CN"/>
                <w14:ligatures w14:val="none"/>
              </w:rPr>
              <w:instrText xml:space="preserve">-catenin pathway is downregulated, whereas peroxisome proliferator-activated receptor </w:instrText>
            </w:r>
            <w:r>
              <w:rPr>
                <w:rFonts w:ascii="Times New Roman" w:hAnsi="Times New Roman"/>
                <w:color w:val="000000"/>
                <w:kern w:val="0"/>
                <w:sz w:val="22"/>
                <w:szCs w:val="22"/>
                <w:lang w:eastAsia="pt-BR"/>
                <w14:ligatures w14:val="none"/>
              </w:rPr>
              <w:instrText>γ</w:instrText>
            </w:r>
            <w:r>
              <w:rPr>
                <w:rFonts w:ascii="Times New Roman" w:hAnsi="Times New Roman"/>
                <w:color w:val="000000"/>
                <w:kern w:val="0"/>
                <w:sz w:val="22"/>
                <w:szCs w:val="22"/>
                <w:lang w:eastAsia="zh-CN"/>
                <w14:ligatures w14:val="none"/>
              </w:rPr>
              <w:instrText xml:space="preserve"> (PPAR</w:instrText>
            </w:r>
            <w:r>
              <w:rPr>
                <w:rFonts w:ascii="Times New Roman" w:hAnsi="Times New Roman"/>
                <w:color w:val="000000"/>
                <w:kern w:val="0"/>
                <w:sz w:val="22"/>
                <w:szCs w:val="22"/>
                <w:lang w:eastAsia="pt-BR"/>
                <w14:ligatures w14:val="none"/>
              </w:rPr>
              <w:instrText>γ</w:instrText>
            </w:r>
            <w:r>
              <w:rPr>
                <w:rFonts w:ascii="Times New Roman" w:hAnsi="Times New Roman"/>
                <w:color w:val="000000"/>
                <w:kern w:val="0"/>
                <w:sz w:val="22"/>
                <w:szCs w:val="22"/>
                <w:lang w:eastAsia="zh-CN"/>
                <w14:ligatures w14:val="none"/>
              </w:rPr>
              <w:instrText>) is increased. Downregulation of Wnt/</w:instrText>
            </w:r>
            <w:r>
              <w:rPr>
                <w:rFonts w:ascii="Times New Roman" w:hAnsi="Times New Roman"/>
                <w:color w:val="000000"/>
                <w:kern w:val="0"/>
                <w:sz w:val="22"/>
                <w:szCs w:val="22"/>
                <w:lang w:eastAsia="pt-BR"/>
                <w14:ligatures w14:val="none"/>
              </w:rPr>
              <w:instrText>β</w:instrText>
            </w:r>
            <w:r>
              <w:rPr>
                <w:rFonts w:ascii="Times New Roman" w:hAnsi="Times New Roman"/>
                <w:color w:val="000000"/>
                <w:kern w:val="0"/>
                <w:sz w:val="22"/>
                <w:szCs w:val="22"/>
                <w:lang w:eastAsia="zh-CN"/>
                <w14:ligatures w14:val="none"/>
              </w:rPr>
              <w:instrText>-catenin, through activation of glycogen synthase kinase-3</w:instrText>
            </w:r>
            <w:r>
              <w:rPr>
                <w:rFonts w:ascii="Times New Roman" w:hAnsi="Times New Roman"/>
                <w:color w:val="000000"/>
                <w:kern w:val="0"/>
                <w:sz w:val="22"/>
                <w:szCs w:val="22"/>
                <w:lang w:eastAsia="pt-BR"/>
                <w14:ligatures w14:val="none"/>
              </w:rPr>
              <w:instrText>β</w:instrText>
            </w:r>
            <w:r>
              <w:rPr>
                <w:rFonts w:ascii="Times New Roman" w:hAnsi="Times New Roman"/>
                <w:color w:val="000000"/>
                <w:kern w:val="0"/>
                <w:sz w:val="22"/>
                <w:szCs w:val="22"/>
                <w:lang w:eastAsia="zh-CN"/>
                <w14:ligatures w14:val="none"/>
              </w:rPr>
              <w:instrText xml:space="preserve"> (GSK-3</w:instrText>
            </w:r>
            <w:r>
              <w:rPr>
                <w:rFonts w:ascii="Times New Roman" w:hAnsi="Times New Roman"/>
                <w:color w:val="000000"/>
                <w:kern w:val="0"/>
                <w:sz w:val="22"/>
                <w:szCs w:val="22"/>
                <w:lang w:eastAsia="pt-BR"/>
                <w14:ligatures w14:val="none"/>
              </w:rPr>
              <w:instrText>β</w:instrText>
            </w:r>
            <w:r>
              <w:rPr>
                <w:rFonts w:ascii="Times New Roman" w:hAnsi="Times New Roman"/>
                <w:color w:val="000000"/>
                <w:kern w:val="0"/>
                <w:sz w:val="22"/>
                <w:szCs w:val="22"/>
                <w:lang w:eastAsia="zh-CN"/>
                <w14:ligatures w14:val="none"/>
              </w:rPr>
              <w:instrText>) by A</w:instrText>
            </w:r>
            <w:r>
              <w:rPr>
                <w:rFonts w:ascii="Times New Roman" w:hAnsi="Times New Roman"/>
                <w:color w:val="000000"/>
                <w:kern w:val="0"/>
                <w:sz w:val="22"/>
                <w:szCs w:val="22"/>
                <w:lang w:eastAsia="pt-BR"/>
                <w14:ligatures w14:val="none"/>
              </w:rPr>
              <w:instrText>β</w:instrText>
            </w:r>
            <w:r>
              <w:rPr>
                <w:rFonts w:ascii="Times New Roman" w:hAnsi="Times New Roman"/>
                <w:color w:val="000000"/>
                <w:kern w:val="0"/>
                <w:sz w:val="22"/>
                <w:szCs w:val="22"/>
                <w:lang w:eastAsia="zh-CN"/>
                <w14:ligatures w14:val="none"/>
              </w:rPr>
              <w:instrText>, and inactivation of phosphatidylinositol 3-kinase/Akt signaling involve oxidative stress in AD. Cannabidiol (CBD) is a non-psychotomimetic phytocannabinoid from Cannabis sativa plant. In PC12 cells, A</w:instrText>
            </w:r>
            <w:r>
              <w:rPr>
                <w:rFonts w:ascii="Times New Roman" w:hAnsi="Times New Roman"/>
                <w:color w:val="000000"/>
                <w:kern w:val="0"/>
                <w:sz w:val="22"/>
                <w:szCs w:val="22"/>
                <w:lang w:eastAsia="pt-BR"/>
                <w14:ligatures w14:val="none"/>
              </w:rPr>
              <w:instrText>β</w:instrText>
            </w:r>
            <w:r>
              <w:rPr>
                <w:rFonts w:ascii="Times New Roman" w:hAnsi="Times New Roman"/>
                <w:color w:val="000000"/>
                <w:kern w:val="0"/>
                <w:sz w:val="22"/>
                <w:szCs w:val="22"/>
                <w:lang w:eastAsia="zh-CN"/>
                <w14:ligatures w14:val="none"/>
              </w:rPr>
              <w:instrText>-induced tau protein hyperphosphorylation is inhibited by CBD. This inhibition is associated with a downregulation o</w:instrText>
            </w:r>
            <w:r>
              <w:rPr>
                <w:rFonts w:ascii="Times New Roman" w:hAnsi="Times New Roman"/>
                <w:color w:val="000000"/>
                <w:kern w:val="0"/>
                <w:sz w:val="22"/>
                <w:szCs w:val="22"/>
                <w:lang w:eastAsia="pt-BR"/>
                <w14:ligatures w14:val="none"/>
              </w:rPr>
              <w:instrText xml:space="preserve">f p-GSK-3β, an inhibitor of Wnt pathway. CBD may also increase Wnt/β-catenin by stimulation of PPARγ, inhibition of Aβ and ubiquitination of amyloid precursor protein. CBD attenuates oxidative stress and diminishes mitochondrial dysfunction and reactive oxygen species generation. CBD suppresses, through activation of PPARγ, pro-inflammatory signaling and may be a potential new candidate for AD therapy.","container-title":"Acta Biochimica Et Biophysica Sinica","DOI":"10.1093/abbs/gmx073","ISSN":"1745-7270","issue":"10","journalAbbreviation":"Acta Biochim Biophys Sin (Shanghai)","language":"eng","note":"PMID: 28981597","page":"853-866","source":"PubMed","title":"Effects of cannabidiol interactions with Wnt/β-catenin pathway and PPARγ on oxidative stress and neuroinflammation in Alzheimer's disease","volume":"49","author":[{"family":"Vallée","given":"Alexandre"},{"family":"Lecarpentier","given":"Yves"},{"family":"Guillevin","given":"Rémy"},{"family":"Vallée","given":"Jean-Noël"}],"issued":{"date-parts":[["2017",10,1]]}}}],"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Vallée </w:t>
            </w:r>
            <w:r w:rsidRPr="004B0DC2">
              <w:rPr>
                <w:rFonts w:ascii="Times New Roman" w:hAnsi="Times New Roman"/>
                <w:i/>
                <w:iCs/>
                <w:kern w:val="0"/>
                <w:sz w:val="22"/>
              </w:rPr>
              <w:t>et al.</w:t>
            </w:r>
            <w:r w:rsidRPr="004B0DC2">
              <w:rPr>
                <w:rFonts w:ascii="Times New Roman" w:hAnsi="Times New Roman"/>
                <w:kern w:val="0"/>
                <w:sz w:val="22"/>
              </w:rPr>
              <w:t>, 2017)</w:t>
            </w:r>
            <w:r>
              <w:rPr>
                <w:rFonts w:ascii="Times New Roman" w:hAnsi="Times New Roman"/>
                <w:color w:val="000000"/>
                <w:kern w:val="0"/>
                <w:sz w:val="22"/>
                <w:szCs w:val="22"/>
                <w:lang w:eastAsia="pt-BR"/>
                <w14:ligatures w14:val="none"/>
              </w:rPr>
              <w:fldChar w:fldCharType="end"/>
            </w:r>
          </w:p>
        </w:tc>
      </w:tr>
      <w:tr w:rsidR="005B1345" w:rsidRPr="00C777F8" w14:paraId="0117D723"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4266DCCB"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restart"/>
            <w:noWrap/>
            <w:vAlign w:val="center"/>
            <w:hideMark/>
          </w:tcPr>
          <w:p w14:paraId="7F313507"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Amyloid-β production</w:t>
            </w:r>
          </w:p>
        </w:tc>
        <w:tc>
          <w:tcPr>
            <w:tcW w:w="3827" w:type="dxa"/>
            <w:vAlign w:val="center"/>
            <w:hideMark/>
          </w:tcPr>
          <w:p w14:paraId="1DCC5338" w14:textId="5C84C86D"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BD led to the downregulation of genes coding for the secretases involved in Aβ generation.</w:t>
            </w:r>
          </w:p>
        </w:tc>
        <w:tc>
          <w:tcPr>
            <w:tcW w:w="1701" w:type="dxa"/>
            <w:vAlign w:val="center"/>
            <w:hideMark/>
          </w:tcPr>
          <w:p w14:paraId="42A1409E" w14:textId="2DC8B34B"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Mesenchymal stem cells.</w:t>
            </w:r>
          </w:p>
        </w:tc>
        <w:tc>
          <w:tcPr>
            <w:tcW w:w="2126" w:type="dxa"/>
            <w:noWrap/>
            <w:vAlign w:val="center"/>
            <w:hideMark/>
          </w:tcPr>
          <w:p w14:paraId="3F38CCDC" w14:textId="13C03A2E"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JTy8GpY3","properties":{"formattedCitation":"(Libro {\\i{}et al.}, 2016)","plainCitation":"(Libro et al., 2016)","noteIndex":0},"citationItems":[{"id":212,"uris":["http://zotero.org/users/11933415/items/54ARRR4J"],"itemData":{"id":212,"type":"article-journal","abstract":"Mesenchymal stem cells (MSCs) have emerged as a promising tool for the treatment of several neurodegenerative disorders, including Alzheimer's disease (AD). The main neuropathological hallmarks of AD are senile plaques, composed of amyloid beta (Aβ), and neurofibrillary tangles, formed by hyperphosphorylated tau. However, current therapies for AD have shown limited efficacy. In this study, we evaluated whether pre-treatment with cannabidiol (CBD), at 5 μM concentration, modulated the transcriptional profile of MSCs derived from gingiva (GMSCs) in order to improve their therapeutic potential, by performing a transcriptomic analysis by the next-generation sequencing (NGS) platform. By comparing the expression profiles between GMSCs treated with CBD (CBD-GMSCs) and control GMSCs (CTR-GMSCs), we found that CBD led to the downregulation of genes linked to AD, including genes coding for the kinases responsible of tau phosphorylation and for the secretases involved in Aβ generation. In parallel, immunocytochemistry analysis has shown that CBD inhibited the expression of GSK3β, a central player in AD pathogenesis, by promoting PI3K/Akt signalling. In order to understand through which receptor CBD exerted these effects, we have performed pre-treatments with receptor antagonists for the cannabinoid receptors (SR141716A and AM630) or for the vanilloid receptor 1 (TRPVI). Here, we have proved that TRPV1 was able to mediate the modulatory effect of CBD on the PI3K/Akt/GSK3β axis. In conclusion, we have found that pre-treatment with CBD prevented the expression of proteins potentially involved in tau phosphorylation and Aβ production in GMSCs. Therefore, we suggested that GMSCs preconditioned with CBD possess a molecular profile that might be more beneficial for the treatment of AD.","container-title":"International Journal of Molecular Sciences","DOI":"10.3390/ijms18010026","ISSN":"1422-0067","issue":"1","journalAbbreviation":"Int J Mol Sci","language":"eng","note":"PMID: 28025562\nPMCID: PMC5297661","page":"26","source":"PubMed","title":"Cannabidiol Modulates the Expression of Alzheimer's Disease-Related Genes in Mesenchymal Stem Cells","volume":"18","author":[{"family":"Libro","given":"Rosaliana"},{"family":"Diomede","given":"Francesca"},{"family":"Scionti","given":"Domenico"},{"family":"Piattelli","given":"Adriano"},{"family":"Grassi","given":"Gianpaolo"},{"family":"Pollastro","given":"Federica"},{"family":"Bramanti","given":"Placido"},{"family":"Mazzon","given":"Emanuela"},{"family":"Trubiani","given":"Oriana"}],"issued":{"date-parts":[["2016",12,2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Libro </w:t>
            </w:r>
            <w:r w:rsidRPr="004B0DC2">
              <w:rPr>
                <w:rFonts w:ascii="Times New Roman" w:hAnsi="Times New Roman"/>
                <w:i/>
                <w:iCs/>
                <w:kern w:val="0"/>
                <w:sz w:val="22"/>
              </w:rPr>
              <w:t>et al.</w:t>
            </w:r>
            <w:r w:rsidRPr="004B0DC2">
              <w:rPr>
                <w:rFonts w:ascii="Times New Roman" w:hAnsi="Times New Roman"/>
                <w:kern w:val="0"/>
                <w:sz w:val="22"/>
              </w:rPr>
              <w:t>, 2016)</w:t>
            </w:r>
            <w:r>
              <w:rPr>
                <w:rFonts w:ascii="Times New Roman" w:hAnsi="Times New Roman"/>
                <w:color w:val="000000"/>
                <w:kern w:val="0"/>
                <w:sz w:val="22"/>
                <w:szCs w:val="22"/>
                <w:lang w:eastAsia="pt-BR"/>
                <w14:ligatures w14:val="none"/>
              </w:rPr>
              <w:fldChar w:fldCharType="end"/>
            </w:r>
          </w:p>
        </w:tc>
      </w:tr>
      <w:tr w:rsidR="005B1345" w:rsidRPr="00C777F8" w14:paraId="61914DB6"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0AA50A92"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789346FF"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4517A6AD" w14:textId="74CB7699"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Ubiquitination of APP protein with the consequent decrease in Aβ production.</w:t>
            </w:r>
          </w:p>
        </w:tc>
        <w:tc>
          <w:tcPr>
            <w:tcW w:w="1701" w:type="dxa"/>
            <w:noWrap/>
            <w:vAlign w:val="center"/>
            <w:hideMark/>
          </w:tcPr>
          <w:p w14:paraId="37620AA6" w14:textId="3F01BE40"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SH-SY5YAPP+ cells.</w:t>
            </w:r>
          </w:p>
        </w:tc>
        <w:tc>
          <w:tcPr>
            <w:tcW w:w="2126" w:type="dxa"/>
            <w:noWrap/>
            <w:vAlign w:val="center"/>
            <w:hideMark/>
          </w:tcPr>
          <w:p w14:paraId="473F46F0" w14:textId="686BC3B4"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1hrbpfq4","properties":{"formattedCitation":"(Scuderi {\\i{}et al.}, 2014)","plainCitation":"(Scuderi et al., 2014)","noteIndex":0},"citationItems":[{"id":202,"uris":["http://zotero.org/users/11933415/items/DHGHFSVI"],"itemData":{"id":202,"type":"article-journal","abstract":"The amyloidogenic cascade is regarded as a key factor at the basis of Alzheimer's disease (AD) pathogenesis. The aberrant cleavage of amyloid precursor protein (APP) induces an increased production and a subsequent aggregation of beta amyloid (Aβ) peptide in limbic and association cortices. As a result, altered neuronal homeostasis and oxidative injury provoke tangle formation with consequent neuronal loss. Cannabidiol (CBD), a Cannabis derivative devoid of psychotropic effects, has attracted much attention because it may beneficially interfere with several Aβ-triggered neurodegenerative pathways, even though the mechanism responsible for such actions remains unknown. In the present research, the role of CBD was investigated as a possible modulating compound of APP processing in SHSY5Y(APP+) neurons. In addition, the putative involvement of peroxisome proliferator-activated receptor-γ (PPARγ) was explored as a candidate molecular site responsible for CBD actions. Results indicated the CBD capability to induce the ubiquitination of APP protein which led to a substantial decrease in APP full length protein levels in SHSY5Y(APP+) with the consequent decrease in Aβ production. Moreover, CBD promoted an increased survival of SHSY5Y(APP+) neurons, by reducing their long-term apoptotic rate. Obtained results also showed that all, here observed, CBD effects were dependent on the selective activation of PPARγ.","container-title":"Phytotherapy research: PTR","DOI":"10.1002/ptr.5095","ISSN":"1099-1573","issue":"7","journalAbbreviation":"Phytother Res","language":"eng","note":"PMID: 24288245","page":"1007-1013","source":"PubMed","title":"Cannabidiol promotes amyloid precursor protein ubiquitination and reduction of beta amyloid expression in SHSY5YAPP+ cells through PPARγ involvement","volume":"28","author":[{"family":"Scuderi","given":"Caterina"},{"family":"Steardo","given":"Luca"},{"family":"Esposito","given":"Giuseppe"}],"issued":{"date-parts":[["2014",7]]}}}],"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Scuderi </w:t>
            </w:r>
            <w:r w:rsidRPr="004B0DC2">
              <w:rPr>
                <w:rFonts w:ascii="Times New Roman" w:hAnsi="Times New Roman"/>
                <w:i/>
                <w:iCs/>
                <w:kern w:val="0"/>
                <w:sz w:val="22"/>
              </w:rPr>
              <w:t>et al.</w:t>
            </w:r>
            <w:r w:rsidRPr="004B0DC2">
              <w:rPr>
                <w:rFonts w:ascii="Times New Roman" w:hAnsi="Times New Roman"/>
                <w:kern w:val="0"/>
                <w:sz w:val="22"/>
              </w:rPr>
              <w:t>, 2014)</w:t>
            </w:r>
            <w:r>
              <w:rPr>
                <w:rFonts w:ascii="Times New Roman" w:hAnsi="Times New Roman"/>
                <w:color w:val="000000"/>
                <w:kern w:val="0"/>
                <w:sz w:val="22"/>
                <w:szCs w:val="22"/>
                <w:lang w:eastAsia="pt-BR"/>
                <w14:ligatures w14:val="none"/>
              </w:rPr>
              <w:fldChar w:fldCharType="end"/>
            </w:r>
          </w:p>
        </w:tc>
      </w:tr>
      <w:tr w:rsidR="005B1345" w:rsidRPr="00C777F8" w14:paraId="44BDFE34" w14:textId="77777777" w:rsidTr="005B1345">
        <w:trPr>
          <w:trHeight w:val="12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1E5F27DF"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438946F1"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0473567C" w14:textId="677ECBEF"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Acts as an inverse agonist to inhibit β-</w:t>
            </w:r>
            <w:proofErr w:type="spellStart"/>
            <w:r w:rsidRPr="00C777F8">
              <w:rPr>
                <w:rFonts w:ascii="Times New Roman" w:hAnsi="Times New Roman"/>
                <w:color w:val="000000"/>
                <w:kern w:val="0"/>
                <w:sz w:val="22"/>
                <w:szCs w:val="22"/>
                <w:lang w:eastAsia="pt-BR"/>
                <w14:ligatures w14:val="none"/>
              </w:rPr>
              <w:t>arrestin</w:t>
            </w:r>
            <w:proofErr w:type="spellEnd"/>
            <w:r w:rsidRPr="00C777F8">
              <w:rPr>
                <w:rFonts w:ascii="Times New Roman" w:hAnsi="Times New Roman"/>
                <w:color w:val="000000"/>
                <w:kern w:val="0"/>
                <w:sz w:val="22"/>
                <w:szCs w:val="22"/>
                <w:lang w:eastAsia="pt-BR"/>
                <w14:ligatures w14:val="none"/>
              </w:rPr>
              <w:t xml:space="preserve"> 2 recruitment to GPR3, reducing Aβ generation.</w:t>
            </w:r>
          </w:p>
        </w:tc>
        <w:tc>
          <w:tcPr>
            <w:tcW w:w="1701" w:type="dxa"/>
            <w:vAlign w:val="center"/>
            <w:hideMark/>
          </w:tcPr>
          <w:p w14:paraId="57C978BC" w14:textId="098204AA"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 xml:space="preserve">Chinese hamster ovary (CHO)-K1 cells </w:t>
            </w:r>
            <w:proofErr w:type="spellStart"/>
            <w:r w:rsidRPr="00C777F8">
              <w:rPr>
                <w:rFonts w:ascii="Times New Roman" w:hAnsi="Times New Roman"/>
                <w:color w:val="000000"/>
                <w:kern w:val="0"/>
                <w:sz w:val="22"/>
                <w:szCs w:val="22"/>
                <w:lang w:eastAsia="pt-BR"/>
                <w14:ligatures w14:val="none"/>
              </w:rPr>
              <w:t>coexpressing</w:t>
            </w:r>
            <w:proofErr w:type="spellEnd"/>
            <w:r w:rsidRPr="00C777F8">
              <w:rPr>
                <w:rFonts w:ascii="Times New Roman" w:hAnsi="Times New Roman"/>
                <w:color w:val="000000"/>
                <w:kern w:val="0"/>
                <w:sz w:val="22"/>
                <w:szCs w:val="22"/>
                <w:lang w:eastAsia="pt-BR"/>
                <w14:ligatures w14:val="none"/>
              </w:rPr>
              <w:t xml:space="preserve"> EA-β-arrestin2.</w:t>
            </w:r>
          </w:p>
        </w:tc>
        <w:tc>
          <w:tcPr>
            <w:tcW w:w="2126" w:type="dxa"/>
            <w:noWrap/>
            <w:vAlign w:val="center"/>
            <w:hideMark/>
          </w:tcPr>
          <w:p w14:paraId="6729AC25" w14:textId="21D149A0"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FgowdnqQ","properties":{"formattedCitation":"(Woelfl {\\i{}et al.}, 2020)","plainCitation":"(Woelfl et al., 2020)","noteIndex":0},"citationItems":[{"id":71,"uris":["http://zotero.org/users/11933415/items/GA5YXGZ7"],"itemData":{"id":71,"type":"article-journal","container-title":"Frontiers in Psychiatry","DOI":"10.3389/fpsyt.2020.576877","ISSN":"1664-0640","journalAbbreviation":"Front. Psychiatry","page":"576877","source":"DOI.org (Crossref)","title":"Effects of Cannabidiol and Delta-9-Tetrahydrocannabinol on Emotion, Cognition, and Attention: A Double-Blind, Placebo-Controlled, Randomized Experimental Trial in Healthy Volunteers","title-short":"Effects of Cannabidiol and Delta-9-Tetrahydrocannabinol on Emotion, Cognition, and Attention","volume":"11","author":[{"family":"Woelfl","given":"Timo"},{"family":"Rohleder","given":"Cathrin"},{"family":"Mueller","given":"Juliane K."},{"family":"Lange","given":"Bettina"},{"family":"Reuter","given":"Anne"},{"family":"Schmidt","given":"Anna Maria"},{"family":"Koethe","given":"Dagmar"},{"family":"Hellmich","given":"Martin"},{"family":"Leweke","given":"F. Markus"}],"issued":{"date-parts":[["2020",11,1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Woelfl </w:t>
            </w:r>
            <w:r w:rsidRPr="004B0DC2">
              <w:rPr>
                <w:rFonts w:ascii="Times New Roman" w:hAnsi="Times New Roman"/>
                <w:i/>
                <w:iCs/>
                <w:kern w:val="0"/>
                <w:sz w:val="22"/>
              </w:rPr>
              <w:t>et al.</w:t>
            </w:r>
            <w:r w:rsidRPr="004B0DC2">
              <w:rPr>
                <w:rFonts w:ascii="Times New Roman" w:hAnsi="Times New Roman"/>
                <w:kern w:val="0"/>
                <w:sz w:val="22"/>
              </w:rPr>
              <w:t>, 2020)</w:t>
            </w:r>
            <w:r>
              <w:rPr>
                <w:rFonts w:ascii="Times New Roman" w:hAnsi="Times New Roman"/>
                <w:color w:val="000000"/>
                <w:kern w:val="0"/>
                <w:sz w:val="22"/>
                <w:szCs w:val="22"/>
                <w:lang w:eastAsia="pt-BR"/>
                <w14:ligatures w14:val="none"/>
              </w:rPr>
              <w:fldChar w:fldCharType="end"/>
            </w:r>
          </w:p>
        </w:tc>
      </w:tr>
      <w:tr w:rsidR="005B1345" w:rsidRPr="00C777F8" w14:paraId="291A43E6"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47CDE6E8"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41204034"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0D4BD047" w14:textId="43F667E0"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Extracts with CBD showed inhibitory potential towards β-secretase enzyme activity.</w:t>
            </w:r>
          </w:p>
        </w:tc>
        <w:tc>
          <w:tcPr>
            <w:tcW w:w="1701" w:type="dxa"/>
            <w:vAlign w:val="center"/>
            <w:hideMark/>
          </w:tcPr>
          <w:p w14:paraId="3081EEEA" w14:textId="7C30C65A" w:rsidR="000248B4" w:rsidRPr="005B1345"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val="pt-BR" w:eastAsia="pt-BR"/>
                <w14:ligatures w14:val="none"/>
              </w:rPr>
            </w:pPr>
            <w:proofErr w:type="spellStart"/>
            <w:r w:rsidRPr="005B1345">
              <w:rPr>
                <w:rFonts w:ascii="Times New Roman" w:hAnsi="Times New Roman"/>
                <w:color w:val="000000"/>
                <w:kern w:val="0"/>
                <w:sz w:val="22"/>
                <w:szCs w:val="22"/>
                <w:lang w:val="pt-BR" w:eastAsia="pt-BR"/>
                <w14:ligatures w14:val="none"/>
              </w:rPr>
              <w:t>Pre-adipocytes</w:t>
            </w:r>
            <w:proofErr w:type="spellEnd"/>
            <w:r w:rsidRPr="005B1345">
              <w:rPr>
                <w:rFonts w:ascii="Times New Roman" w:hAnsi="Times New Roman"/>
                <w:color w:val="000000"/>
                <w:kern w:val="0"/>
                <w:sz w:val="22"/>
                <w:szCs w:val="22"/>
                <w:lang w:val="pt-BR" w:eastAsia="pt-BR"/>
                <w14:ligatures w14:val="none"/>
              </w:rPr>
              <w:t xml:space="preserve"> (3T3-L1) (CL-173).</w:t>
            </w:r>
          </w:p>
        </w:tc>
        <w:tc>
          <w:tcPr>
            <w:tcW w:w="2126" w:type="dxa"/>
            <w:noWrap/>
            <w:vAlign w:val="center"/>
            <w:hideMark/>
          </w:tcPr>
          <w:p w14:paraId="03B7468D" w14:textId="09FB7C0D"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cWAgtX0p","properties":{"formattedCitation":"(Aso {\\i{}et al.}, 2014)","plainCitation":"(Aso et al., 2014)","noteIndex":0},"citationItems":[{"id":265,"uris":["http://zotero.org/users/11933415/items/FSELMM55"],"itemData":{"id":265,"type":"article-journal","container-title":"Journal of Alzheimer's Disease","DOI":"10.3233/JAD-141014","ISSN":"18758908, 13872877","issue":"3","journalAbbreviation":"JAD","page":"977-991","source":"DOI.org (Crossref)","title":"Cannabis-Based Medicine Reduces Multiple Pathological Processes in AβPP/PS1 Mice","volume":"43","author":[{"family":"Aso","given":"Ester"},{"family":"Sánchez-Pla","given":"Alexandre"},{"family":"Vegas-Lozano","given":"Esteban"},{"family":"Maldonado","given":"Rafael"},{"family":"Ferrer","given":"Isidro"}],"issued":{"date-parts":[["2014",12,2]]}}}],"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Aso </w:t>
            </w:r>
            <w:r w:rsidRPr="004B0DC2">
              <w:rPr>
                <w:rFonts w:ascii="Times New Roman" w:hAnsi="Times New Roman"/>
                <w:i/>
                <w:iCs/>
                <w:kern w:val="0"/>
                <w:sz w:val="22"/>
              </w:rPr>
              <w:t>et al.</w:t>
            </w:r>
            <w:r w:rsidRPr="004B0DC2">
              <w:rPr>
                <w:rFonts w:ascii="Times New Roman" w:hAnsi="Times New Roman"/>
                <w:kern w:val="0"/>
                <w:sz w:val="22"/>
              </w:rPr>
              <w:t>, 2014)</w:t>
            </w:r>
            <w:r>
              <w:rPr>
                <w:rFonts w:ascii="Times New Roman" w:hAnsi="Times New Roman"/>
                <w:color w:val="000000"/>
                <w:kern w:val="0"/>
                <w:sz w:val="22"/>
                <w:szCs w:val="22"/>
                <w:lang w:eastAsia="pt-BR"/>
                <w14:ligatures w14:val="none"/>
              </w:rPr>
              <w:fldChar w:fldCharType="end"/>
            </w:r>
          </w:p>
        </w:tc>
      </w:tr>
      <w:tr w:rsidR="005B1345" w:rsidRPr="00C777F8" w14:paraId="052C4E67"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6FAB9CA1"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restart"/>
            <w:noWrap/>
            <w:vAlign w:val="center"/>
            <w:hideMark/>
          </w:tcPr>
          <w:p w14:paraId="25A4B0AB" w14:textId="26777272"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Microglia Activation</w:t>
            </w:r>
          </w:p>
        </w:tc>
        <w:tc>
          <w:tcPr>
            <w:tcW w:w="3827" w:type="dxa"/>
            <w:vAlign w:val="center"/>
            <w:hideMark/>
          </w:tcPr>
          <w:p w14:paraId="3A1A646B" w14:textId="05F19AEA"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In synergy with β-</w:t>
            </w:r>
            <w:proofErr w:type="spellStart"/>
            <w:r w:rsidRPr="00C777F8">
              <w:rPr>
                <w:rFonts w:ascii="Times New Roman" w:hAnsi="Times New Roman"/>
                <w:color w:val="000000"/>
                <w:kern w:val="0"/>
                <w:sz w:val="22"/>
                <w:szCs w:val="22"/>
                <w:lang w:eastAsia="pt-BR"/>
                <w14:ligatures w14:val="none"/>
              </w:rPr>
              <w:t>asarone</w:t>
            </w:r>
            <w:proofErr w:type="spellEnd"/>
            <w:r w:rsidRPr="00C777F8">
              <w:rPr>
                <w:rFonts w:ascii="Times New Roman" w:hAnsi="Times New Roman"/>
                <w:color w:val="000000"/>
                <w:kern w:val="0"/>
                <w:sz w:val="22"/>
                <w:szCs w:val="22"/>
                <w:lang w:eastAsia="pt-BR"/>
                <w14:ligatures w14:val="none"/>
              </w:rPr>
              <w:t>, it downregulates apoptosis-associated genes and promotes autophagy</w:t>
            </w:r>
            <w:r w:rsidRPr="00C777F8">
              <w:rPr>
                <w:rFonts w:ascii="Times New Roman" w:hAnsi="Times New Roman"/>
                <w:color w:val="FF0000"/>
                <w:kern w:val="0"/>
                <w:sz w:val="22"/>
                <w:szCs w:val="22"/>
                <w:lang w:eastAsia="pt-BR"/>
                <w14:ligatures w14:val="none"/>
              </w:rPr>
              <w:t xml:space="preserve"> </w:t>
            </w:r>
            <w:r w:rsidRPr="00C777F8">
              <w:rPr>
                <w:rFonts w:ascii="Times New Roman" w:hAnsi="Times New Roman"/>
                <w:color w:val="000000"/>
                <w:kern w:val="0"/>
                <w:sz w:val="22"/>
                <w:szCs w:val="22"/>
                <w:lang w:eastAsia="pt-BR"/>
                <w14:ligatures w14:val="none"/>
              </w:rPr>
              <w:t>caused by Aβ.</w:t>
            </w:r>
          </w:p>
        </w:tc>
        <w:tc>
          <w:tcPr>
            <w:tcW w:w="1701" w:type="dxa"/>
            <w:vAlign w:val="center"/>
            <w:hideMark/>
          </w:tcPr>
          <w:p w14:paraId="218B1D9C" w14:textId="3075C9F2"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212121"/>
                <w:kern w:val="0"/>
                <w:sz w:val="22"/>
                <w:szCs w:val="22"/>
                <w:lang w:eastAsia="pt-BR"/>
                <w14:ligatures w14:val="none"/>
              </w:rPr>
            </w:pPr>
            <w:r w:rsidRPr="00C777F8">
              <w:rPr>
                <w:rFonts w:ascii="Times New Roman" w:hAnsi="Times New Roman"/>
                <w:color w:val="212121"/>
                <w:kern w:val="0"/>
                <w:sz w:val="22"/>
                <w:szCs w:val="22"/>
                <w:lang w:eastAsia="pt-BR"/>
                <w14:ligatures w14:val="none"/>
              </w:rPr>
              <w:t>CL4176 </w:t>
            </w:r>
            <w:proofErr w:type="spellStart"/>
            <w:proofErr w:type="gramStart"/>
            <w:r w:rsidRPr="00C777F8">
              <w:rPr>
                <w:rFonts w:ascii="Times New Roman" w:hAnsi="Times New Roman"/>
                <w:i/>
                <w:iCs/>
                <w:color w:val="212121"/>
                <w:kern w:val="0"/>
                <w:sz w:val="22"/>
                <w:szCs w:val="22"/>
                <w:lang w:eastAsia="pt-BR"/>
                <w14:ligatures w14:val="none"/>
              </w:rPr>
              <w:t>C.elegans</w:t>
            </w:r>
            <w:proofErr w:type="spellEnd"/>
            <w:proofErr w:type="gramEnd"/>
            <w:r w:rsidRPr="00C777F8">
              <w:rPr>
                <w:rFonts w:ascii="Times New Roman" w:hAnsi="Times New Roman"/>
                <w:color w:val="212121"/>
                <w:kern w:val="0"/>
                <w:sz w:val="22"/>
                <w:szCs w:val="22"/>
                <w:lang w:eastAsia="pt-BR"/>
                <w14:ligatures w14:val="none"/>
              </w:rPr>
              <w:t>  model.</w:t>
            </w:r>
          </w:p>
        </w:tc>
        <w:tc>
          <w:tcPr>
            <w:tcW w:w="2126" w:type="dxa"/>
            <w:noWrap/>
            <w:vAlign w:val="center"/>
            <w:hideMark/>
          </w:tcPr>
          <w:p w14:paraId="70FBC11C" w14:textId="29E565F6"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lzJhbSOa","properties":{"formattedCitation":"(Duan {\\i{}et al.}, 2023)","plainCitation":"(Duan et al., 2023)","noteIndex":0},"citationItems":[{"id":199,"uris":["http://zotero.org/users/11933415/items/TV8H9XIB"],"itemData":{"id":199,"type":"article-journal","abstract":"Alzheimer's disease (AD) is a complex and multifactorial neurodegenerative disorder, and it is unlikely that any single drug or intervention will be very successful. The pathophysiology of Alzheimer's disease involves a range of complicated biological processes, including the accumulation of beta-amyloid protein and tau protein. Given the complexity of AD and amyloid accumulation, a combination of interventions remains to be further explored. Here, we investigated the potential of combining β-asarone and cannabidiol (CBD) as a treatment for AD. The study analyzed the combined effects of these two phytochemicals on beta-amyloid (Aβ) protein aggregation and toxicity in bulk solution, in cells as well as in C.elegans. We detailed the morphological and size changes of Aβ40 aggregates in the presence of β-asarone and cannabidiol. More importantly, the presence of both compounds synergistically inhibited apoptosis and downregulated relative gene expression in cells, and that it may also slow aging, decrease the rate of paralysis, enhance learning capacity, and boost autophagy activity in C.elegans. Our studies suggest that multiple drugs, like β-asarone and CBD, may be potentially developed as a medicinal adjunct in the treatment of AD, although further clinical trials are needed to determine the efficacy and safety of this combination treatment in humans.","container-title":"Computational and Structural Biotechnology Journal","DOI":"10.1016/j.csbj.2023.07.028","ISSN":"2001-0370","journalAbbreviation":"Comput Struct Biotechnol J","language":"eng","note":"PMID: 37602231\nPMCID: PMC10432915","page":"3875-3884","source":"PubMed","title":"Synergetic effect of β-asarone and cannabidiol against Aβ aggregation in vitro and in vivo","volume":"21","author":[{"family":"Duan","given":"Fangyuan"},{"family":"Ju","given":"Ting"},{"family":"Song","given":"Chen"},{"family":"Liu","given":"Mengyao"},{"family":"Xiong","given":"Yi"},{"family":"Han","given":"Xue"},{"family":"Lu","given":"Weihong"}],"issued":{"date-parts":[["202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Duan </w:t>
            </w:r>
            <w:r w:rsidRPr="004B0DC2">
              <w:rPr>
                <w:rFonts w:ascii="Times New Roman" w:hAnsi="Times New Roman"/>
                <w:i/>
                <w:iCs/>
                <w:kern w:val="0"/>
                <w:sz w:val="22"/>
              </w:rPr>
              <w:t>et al.</w:t>
            </w:r>
            <w:r w:rsidRPr="004B0DC2">
              <w:rPr>
                <w:rFonts w:ascii="Times New Roman" w:hAnsi="Times New Roman"/>
                <w:kern w:val="0"/>
                <w:sz w:val="22"/>
              </w:rPr>
              <w:t>, 2023)</w:t>
            </w:r>
            <w:r>
              <w:rPr>
                <w:rFonts w:ascii="Times New Roman" w:hAnsi="Times New Roman"/>
                <w:color w:val="000000"/>
                <w:kern w:val="0"/>
                <w:sz w:val="22"/>
                <w:szCs w:val="22"/>
                <w:lang w:eastAsia="pt-BR"/>
                <w14:ligatures w14:val="none"/>
              </w:rPr>
              <w:fldChar w:fldCharType="end"/>
            </w:r>
          </w:p>
        </w:tc>
      </w:tr>
      <w:tr w:rsidR="005B1345" w:rsidRPr="00C777F8" w14:paraId="3B438C80" w14:textId="77777777" w:rsidTr="005B1345">
        <w:trPr>
          <w:trHeight w:val="1245"/>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0FC88962"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1B4B1E6A"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2BDA899F" w14:textId="5BCED9CF"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Enhanced microglial Aβ phagocytosis through TRPV2 activation.</w:t>
            </w:r>
          </w:p>
        </w:tc>
        <w:tc>
          <w:tcPr>
            <w:tcW w:w="1701" w:type="dxa"/>
            <w:vAlign w:val="center"/>
            <w:hideMark/>
          </w:tcPr>
          <w:p w14:paraId="79DE6CAE" w14:textId="34394151"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Human dataset, mouse primary neuron and microglia cultures, and AD model mice.</w:t>
            </w:r>
          </w:p>
        </w:tc>
        <w:tc>
          <w:tcPr>
            <w:tcW w:w="2126" w:type="dxa"/>
            <w:noWrap/>
            <w:vAlign w:val="center"/>
            <w:hideMark/>
          </w:tcPr>
          <w:p w14:paraId="64FC39D5" w14:textId="12C8EB5E"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gng6Gj1U","properties":{"formattedCitation":"(Yang {\\i{}et al.}, 2022)","plainCitation":"(Yang et al., 2022)","noteIndex":0},"citationItems":[{"id":198,"uris":["http://zotero.org/users/11933415/items/3A3RVB9U"],"itemData":{"id":198,"type":"article-journal","abstract":"Alzheimer's disease (AD) is associated with the accumulation and aggregation of amyloid in the brain. The cation channel TRPV2 may mediate the pathological changes in mild cognitive impairment. A high-affinity agonist of TRPV2 named cannabidiol is one of the candidate drugs for AD. However, the molecular mechanism of cannabidiol via TRPV2 in AD remains unknown. The present study investigated whether cannabidiol enhances the phagocytosis and clearance of microglial Aβ via the TRPV2 channel. We used a human dataset, mouse primary neuron and microglia cultures, and AD model mice to evaluate TRPV2 expression and the ability of microglial amyloid-β phagocytosis in vivo and in vitro. The results revealed that TRPV2 expression was reduced in the cortex and hippocampus of AD model mice and AD patients. Cannabidiol enhanced microglial amyloid-β phagocytosis through TRPV2 activation, which increased the mRNA expression of the phagocytosis-related receptors, but knockdown of TRPV2 or Trem2 rescued the expression. TRPV2-mediated effects were also dependent on PDK1/Akt signaling, a pathway in which autophagy was indispensable. Furthermore, cannabidiol treatment successfully attenuated neuroinflammation while simultaneously improving mitochondrial function and ATP production via TRPV2 activation. Therefore, TRPV2 is proposed as a potential therapeutic target in AD, while CBD is a promising drug candidate for AD.","container-title":"International Journal of Molecular Sciences","DOI":"10.3390/ijms23105367","ISSN":"1422-0067","issue":"10","journalAbbreviation":"Int J Mol Sci","language":"eng","note":"PMID: 35628181\nPMCID: PMC9140666","page":"5367","source":"PubMed","title":"Cannabidiol Enhances Microglial Beta-Amyloid Peptide Phagocytosis and Clearance via Vanilloid Family Type 2 Channel Activation","volume":"23","author":[{"family":"Yang","given":"Shaobin"},{"family":"Du","given":"Yaqin"},{"family":"Zhao","given":"Xiaoqian"},{"family":"Tang","given":"Qi"},{"family":"Su","given":"Wei"},{"family":"Hu","given":"Yuemeng"},{"family":"Yu","given":"Peng"}],"issued":{"date-parts":[["2022",5,11]]}}}],"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Yang </w:t>
            </w:r>
            <w:r w:rsidRPr="004B0DC2">
              <w:rPr>
                <w:rFonts w:ascii="Times New Roman" w:hAnsi="Times New Roman"/>
                <w:i/>
                <w:iCs/>
                <w:kern w:val="0"/>
                <w:sz w:val="22"/>
              </w:rPr>
              <w:t>et al.</w:t>
            </w:r>
            <w:r w:rsidRPr="004B0DC2">
              <w:rPr>
                <w:rFonts w:ascii="Times New Roman" w:hAnsi="Times New Roman"/>
                <w:kern w:val="0"/>
                <w:sz w:val="22"/>
              </w:rPr>
              <w:t>, 2022)</w:t>
            </w:r>
            <w:r>
              <w:rPr>
                <w:rFonts w:ascii="Times New Roman" w:hAnsi="Times New Roman"/>
                <w:color w:val="000000"/>
                <w:kern w:val="0"/>
                <w:sz w:val="22"/>
                <w:szCs w:val="22"/>
                <w:lang w:eastAsia="pt-BR"/>
                <w14:ligatures w14:val="none"/>
              </w:rPr>
              <w:fldChar w:fldCharType="end"/>
            </w:r>
          </w:p>
        </w:tc>
      </w:tr>
      <w:tr w:rsidR="005B1345" w:rsidRPr="00C777F8" w14:paraId="37969D67"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2971E876"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11EFC82B"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36DED02B" w14:textId="54A90ABA"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Inhibit induced Aβ-neurotoxicity</w:t>
            </w:r>
          </w:p>
        </w:tc>
        <w:tc>
          <w:tcPr>
            <w:tcW w:w="1701" w:type="dxa"/>
            <w:vAlign w:val="center"/>
            <w:hideMark/>
          </w:tcPr>
          <w:p w14:paraId="1CE4E474" w14:textId="3F6FFD3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C12 cells.</w:t>
            </w:r>
          </w:p>
        </w:tc>
        <w:tc>
          <w:tcPr>
            <w:tcW w:w="2126" w:type="dxa"/>
            <w:noWrap/>
            <w:vAlign w:val="center"/>
            <w:hideMark/>
          </w:tcPr>
          <w:p w14:paraId="141D0006" w14:textId="245F7776"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lfT8xW1A","properties":{"formattedCitation":"(Marsh {\\i{}et al.}, 2023)","plainCitation":"(Marsh et al., 2023)","noteIndex":0},"citationItems":[{"id":197,"uris":["http://zotero.org/users/11933415/items/AB36FA3P"],"itemData":{"id":197,"type":"article-journal","abstract":"BACKGROUND: Phytocannabinoids (pCBs) have been shown to inhibit the aggregation and neurotoxicity of the neurotoxic Alzheimer's disease protein beta amyloid (Aβ). We characterized the capacity of six pCBs-cannabichromene (CBC), cannabigerol (CBG), cannabinol (CBN), cannabidivarin (CBDV), cannabidiol (CBD) and Δ9 -tetrahydrocannabinol (Δ9 -THC)-to disrupt Aβ aggregation and protect against Aβ-evoked neurotoxicity in PC12 cells.\nMETHODS: Neuroprotection against lipid peroxidation and Aβ-induced cytotoxicity was assessed using the MTT assay. Transmission electron microscopy was used to visualize pCB effects on Aβ aggregation and fluorescence microscopy, with morphometrics and principal component analysis to assess PC12 cell morphology.\nRESULTS: CBD inhibited lipid peroxidation with no significant effect on Aβ toxicity, whilst CBN, CBDV and CBG provided neuroprotection. CBC, CBG and CBN inhibited Aβ1-42 -induced neurotoxicity in PC12 cells, as did Δ9 -THC, CBD and CBDV. CBC, CBN and CBDV inhibited Aβ aggregation, whilst Δ9 -THC reduced aggregate density. Aβ1-42 induced morphological changes in PC12 cells, including a reduction in neuritic projections and rounded cell morphology. CBC and CBG inhibited this effect, whilst Δ9 -THC, CBD and CBDV did not alter Aβ1-42 effects on cell morphology.\nCONCLUSIONS: These findings highlight the neuroprotective activity of CBC, CBG and CBN as novel pCBs associated with variable effects on Aβ-evoked neurite damage and inhibition of amyloid β aggregation.","container-title":"Basic &amp; Clinical Pharmacology &amp; Toxicology","DOI":"10.1111/bcpt.13943","ISSN":"1742-7843","journalAbbreviation":"Basic Clin Pharmacol Toxicol","language":"eng","note":"PMID: 37697481","source":"PubMed","title":"The structurally diverse phytocannabinoids cannabichromene, cannabigerol and cannabinol significantly inhibit amyloid β-evoked neurotoxicity and changes in cell morphology in PC12 cells","author":[{"family":"Marsh","given":"Dylan T."},{"family":"Sugiyama","given":"Ayato"},{"family":"Imai","given":"Yuta"},{"family":"Kato","given":"Ryuji"},{"family":"Smid","given":"Scott D."}],"issued":{"date-parts":[["2023",9,11]]}}}],"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Marsh </w:t>
            </w:r>
            <w:r w:rsidRPr="004B0DC2">
              <w:rPr>
                <w:rFonts w:ascii="Times New Roman" w:hAnsi="Times New Roman"/>
                <w:i/>
                <w:iCs/>
                <w:kern w:val="0"/>
                <w:sz w:val="22"/>
              </w:rPr>
              <w:t>et al.</w:t>
            </w:r>
            <w:r w:rsidRPr="004B0DC2">
              <w:rPr>
                <w:rFonts w:ascii="Times New Roman" w:hAnsi="Times New Roman"/>
                <w:kern w:val="0"/>
                <w:sz w:val="22"/>
              </w:rPr>
              <w:t>, 2023)</w:t>
            </w:r>
            <w:r>
              <w:rPr>
                <w:rFonts w:ascii="Times New Roman" w:hAnsi="Times New Roman"/>
                <w:color w:val="000000"/>
                <w:kern w:val="0"/>
                <w:sz w:val="22"/>
                <w:szCs w:val="22"/>
                <w:lang w:eastAsia="pt-BR"/>
                <w14:ligatures w14:val="none"/>
              </w:rPr>
              <w:fldChar w:fldCharType="end"/>
            </w:r>
          </w:p>
        </w:tc>
      </w:tr>
      <w:tr w:rsidR="005B1345" w:rsidRPr="00C777F8" w14:paraId="34B61160"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28214D3D"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209CE851"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3E892605" w14:textId="115238B3"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romotes immune system response and autophagy pathway up-regulation</w:t>
            </w:r>
          </w:p>
        </w:tc>
        <w:tc>
          <w:tcPr>
            <w:tcW w:w="1701" w:type="dxa"/>
            <w:vAlign w:val="center"/>
            <w:hideMark/>
          </w:tcPr>
          <w:p w14:paraId="2E84694E" w14:textId="6AF5502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APP/PS1 mice.</w:t>
            </w:r>
          </w:p>
        </w:tc>
        <w:tc>
          <w:tcPr>
            <w:tcW w:w="2126" w:type="dxa"/>
            <w:noWrap/>
            <w:vAlign w:val="center"/>
            <w:hideMark/>
          </w:tcPr>
          <w:p w14:paraId="28C8A6DC" w14:textId="2B20FA4D"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wxN0XZVc","properties":{"formattedCitation":"(Hao &amp; Feng, 2021)","plainCitation":"(Hao &amp; Feng, 2021)","noteIndex":0},"citationItems":[{"id":251,"uris":["http://zotero.org/users/11933415/items/V9A93K5B"],"itemData":{"id":251,"type":"article-journal","container-title":"Life Sciences","DOI":"10.1016/j.lfs.2020.118624","ISSN":"00243205","journalAbbreviation":"Life Sciences","language":"en","page":"118624","source":"DOI.org (Crossref)","title":"Cannabidiol (CBD) enhanced the hippocampal immune response and autophagy of APP/PS1 Alzheimer's mice uncovered by RNA-seq","volume":"264","author":[{"family":"Hao","given":"Fengjin"},{"family":"Feng","given":"Yueqin"}],"issued":{"date-parts":[["2021",1]]}}}],"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sz w:val="22"/>
              </w:rPr>
              <w:t>(Hao &amp; Feng, 2021)</w:t>
            </w:r>
            <w:r>
              <w:rPr>
                <w:rFonts w:ascii="Times New Roman" w:hAnsi="Times New Roman"/>
                <w:color w:val="000000"/>
                <w:kern w:val="0"/>
                <w:sz w:val="22"/>
                <w:szCs w:val="22"/>
                <w:lang w:eastAsia="pt-BR"/>
                <w14:ligatures w14:val="none"/>
              </w:rPr>
              <w:fldChar w:fldCharType="end"/>
            </w:r>
          </w:p>
        </w:tc>
      </w:tr>
      <w:tr w:rsidR="005B1345" w:rsidRPr="00C777F8" w14:paraId="602C5480" w14:textId="77777777" w:rsidTr="005B1345">
        <w:trPr>
          <w:trHeight w:val="900"/>
        </w:trPr>
        <w:tc>
          <w:tcPr>
            <w:cnfStyle w:val="001000000000" w:firstRow="0" w:lastRow="0" w:firstColumn="1" w:lastColumn="0" w:oddVBand="0" w:evenVBand="0" w:oddHBand="0" w:evenHBand="0" w:firstRowFirstColumn="0" w:firstRowLastColumn="0" w:lastRowFirstColumn="0" w:lastRowLastColumn="0"/>
            <w:tcW w:w="2074" w:type="dxa"/>
            <w:vMerge w:val="restart"/>
            <w:noWrap/>
            <w:vAlign w:val="center"/>
            <w:hideMark/>
          </w:tcPr>
          <w:p w14:paraId="47C56658" w14:textId="4E06C6F1" w:rsidR="000248B4" w:rsidRPr="00C777F8" w:rsidRDefault="000248B4" w:rsidP="000248B4">
            <w:pPr>
              <w:ind w:firstLine="0"/>
              <w:jc w:val="center"/>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Tau pathway</w:t>
            </w:r>
          </w:p>
        </w:tc>
        <w:tc>
          <w:tcPr>
            <w:tcW w:w="1754" w:type="dxa"/>
            <w:vMerge w:val="restart"/>
            <w:noWrap/>
            <w:vAlign w:val="center"/>
            <w:hideMark/>
          </w:tcPr>
          <w:p w14:paraId="7AF408F8" w14:textId="3D0F2A83"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Tau aggregation</w:t>
            </w:r>
          </w:p>
        </w:tc>
        <w:tc>
          <w:tcPr>
            <w:tcW w:w="3827" w:type="dxa"/>
            <w:vAlign w:val="center"/>
            <w:hideMark/>
          </w:tcPr>
          <w:p w14:paraId="7F090B79" w14:textId="3E80D461"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Through the spontaneous binding of the cannabidiol molecule with the tau molecule, it affects the protein’s LAG phase, suppressing tau fibrils’ aggregation.</w:t>
            </w:r>
          </w:p>
        </w:tc>
        <w:tc>
          <w:tcPr>
            <w:tcW w:w="1701" w:type="dxa"/>
            <w:vAlign w:val="center"/>
            <w:hideMark/>
          </w:tcPr>
          <w:p w14:paraId="190A2B0D" w14:textId="5E9ED01C"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i/>
                <w:iCs/>
                <w:color w:val="000000"/>
                <w:kern w:val="0"/>
                <w:sz w:val="22"/>
                <w:szCs w:val="22"/>
                <w:lang w:eastAsia="pt-BR"/>
                <w14:ligatures w14:val="none"/>
              </w:rPr>
              <w:t>Escherichia coli</w:t>
            </w:r>
            <w:r w:rsidRPr="00C777F8">
              <w:rPr>
                <w:rFonts w:ascii="Times New Roman" w:hAnsi="Times New Roman"/>
                <w:color w:val="000000"/>
                <w:kern w:val="0"/>
                <w:sz w:val="22"/>
                <w:szCs w:val="22"/>
                <w:lang w:eastAsia="pt-BR"/>
                <w14:ligatures w14:val="none"/>
              </w:rPr>
              <w:t> BL21 strain DE3.</w:t>
            </w:r>
          </w:p>
        </w:tc>
        <w:tc>
          <w:tcPr>
            <w:tcW w:w="2126" w:type="dxa"/>
            <w:noWrap/>
            <w:vAlign w:val="center"/>
            <w:hideMark/>
          </w:tcPr>
          <w:p w14:paraId="36226292" w14:textId="6DB31E07"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1ZKtjM2p","properties":{"formattedCitation":"(Alali {\\i{}et al.}, 2021)","plainCitation":"(Alali et al., 2021)","noteIndex":0},"citationItems":[{"id":195,"uris":["http://zotero.org/users/11933415/items/8CMFYU6A"],"itemData":{"id":195,"type":"article-journal","abstract":"A hallmark of Alzheimer's disease (AD) is the accumulation of tau protein in the brain. Compelling evidence indicates that the presence of tau aggregates causes irreversible neuronal destruction, eventually leading to synaptic loss. So far, the inhibition of tau aggregation has been recognized as one of the most effective therapeutic strategies. Cannabidiol (CBD), a major component found in Cannabis sativa L., has antioxidant activities as well as numerous neuroprotective features. Therefore, we hypothesize that CBD may serve as a potent substance to hamper tau aggregation in AD. In this study, we aim to investigate the CBD effect on the aggregation of recombinant human tau protein 1N/4R isoform using biochemical methods in vitro and in silico. Using Thioflavin T (ThT) assay, circular dichroism (CD), and atomic force microscopy (AFM), we demonstrated that CBD can suppress tau fibrils formation. Moreover, by quenching assay, docking, and job's plot, we further demonstrated that one molecule of CBD interacts with one molecule of tau protein through a spontaneous binding. Experiments performed by quenching assay, docking, and Thioflavin T assay further established that the main forces are hydrogen Van der Waals and some non-negligible hydrophobic forces, affecting the lag phase of tau protein kinetics. Taken together, this study provides new insights about a natural substance, CBD, for tau therapy which may offer new hope for the treatment of AD.","container-title":"Cells","DOI":"10.3390/cells10123521","ISSN":"2073-4409","issue":"12","journalAbbreviation":"Cells","language":"eng","note":"PMID: 34944028\nPMCID: PMC8700709","page":"3521","source":"PubMed","title":"Cannabidiol Inhibits Tau Aggregation In Vitro","volume":"10","author":[{"family":"Alali","given":"Soha"},{"family":"Riazi","given":"Gholamhossein"},{"family":"Ashrafi-Kooshk","given":"Mohammad Reza"},{"family":"Meknatkhah","given":"Sogol"},{"family":"Ahmadian","given":"Shahin"},{"family":"Hooshyari Ardakani","given":"Mohammad"},{"family":"Hosseinkhani","given":"Baharak"}],"issued":{"date-parts":[["2021",12,1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Alali </w:t>
            </w:r>
            <w:r w:rsidRPr="004B0DC2">
              <w:rPr>
                <w:rFonts w:ascii="Times New Roman" w:hAnsi="Times New Roman"/>
                <w:i/>
                <w:iCs/>
                <w:kern w:val="0"/>
                <w:sz w:val="22"/>
              </w:rPr>
              <w:t>et al.</w:t>
            </w:r>
            <w:r w:rsidRPr="004B0DC2">
              <w:rPr>
                <w:rFonts w:ascii="Times New Roman" w:hAnsi="Times New Roman"/>
                <w:kern w:val="0"/>
                <w:sz w:val="22"/>
              </w:rPr>
              <w:t>, 2021)</w:t>
            </w:r>
            <w:r>
              <w:rPr>
                <w:rFonts w:ascii="Times New Roman" w:hAnsi="Times New Roman"/>
                <w:color w:val="000000"/>
                <w:kern w:val="0"/>
                <w:sz w:val="22"/>
                <w:szCs w:val="22"/>
                <w:lang w:eastAsia="pt-BR"/>
                <w14:ligatures w14:val="none"/>
              </w:rPr>
              <w:fldChar w:fldCharType="end"/>
            </w:r>
          </w:p>
        </w:tc>
      </w:tr>
      <w:tr w:rsidR="005B1345" w:rsidRPr="00C777F8" w14:paraId="129B6186"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1FB2AE0F"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24CC3D15"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4A501AFB" w14:textId="512DED85"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Extracts with CBD reduced the deposition in the hippocampus and cerebral cortex</w:t>
            </w:r>
          </w:p>
        </w:tc>
        <w:tc>
          <w:tcPr>
            <w:tcW w:w="1701" w:type="dxa"/>
            <w:vAlign w:val="center"/>
            <w:hideMark/>
          </w:tcPr>
          <w:p w14:paraId="7E27EC8A" w14:textId="4DE6F3DB"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K-/-/TAUVLW) mice model.</w:t>
            </w:r>
          </w:p>
        </w:tc>
        <w:tc>
          <w:tcPr>
            <w:tcW w:w="2126" w:type="dxa"/>
            <w:noWrap/>
            <w:vAlign w:val="center"/>
            <w:hideMark/>
          </w:tcPr>
          <w:p w14:paraId="5CAA76C6" w14:textId="6117AA59"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WJVpne4a","properties":{"formattedCitation":"(Casarejos {\\i{}et al.}, 2013)","plainCitation":"(Casarejos et al., 2013)","noteIndex":0},"citationItems":[{"id":207,"uris":["http://zotero.org/users/11933415/items/4HABZTD2"],"itemData":{"id":207,"type":"article-journal","abstract":"Cannabinoids are neuroprotective in models of neurodegenerative dementias. Their effects are mostly mediated through CB1 and CB2 receptor-dependent modulation of excitotoxicity, inflammation, oxidative stress, and other processes. We tested the effects of Sativex®, a mixture of Δ9-tetrahydrocannabinol and cannabidiol, acting on both CB1 and CB2 receptors, in parkin-null, human tau overexpressing (PK-/-/TauVLW) mice, a model of complex frontotemporal dementia, parkinsonism, and lower motor neuron disease. The animals received Sativex®, 4.63 mg/kg, ip, daily, for one month, at six months of age, at the onset of the clinical symptoms. We evaluated the effects of Sativex® on behavior, dopamine neurotransmission, glial activation, redox state, mitochondrial activity, and deposition of abnormal proteins. PK-/-/TauVLW mice developed the neurological deficits, but those treated with Sativex® showed less abnormal behaviors related to stress, less auto and hetero-aggression, and less stereotypy. Sativex® significantly reduced the intraneuronal, MAO-related free radicals produced during dopamine metabolism in the limbic system. Sativex® also decreased gliosis in cortex and hippocampus, increased the ratio reduced/oxidized glutathione in the limbic system, reduced the levels of iNOS, and increased those of complex IV in the cerebral cortex. With regard to tau and amyloid pathology, Sativex® reduced the deposition of both in the hippocampus and cerebral cortex of PK-/-/TauVLW mice and increased autophagy. Sativex®, even after a short administration in animals with present behavioral and pathological abnormalities, improves the phenotype, the oxidative stress, and the deposition of proteins in PK-/-/TauVLW mice, a model of complex neurodegenerative disorders.","container-title":"Journal of Alzheimer's disease: JAD","DOI":"10.3233/JAD-130050","ISSN":"1875-8908","issue":"3","journalAbbreviation":"J Alzheimers Dis","language":"eng","note":"PMID: 23478312","page":"525-539","source":"PubMed","title":"Natural cannabinoids improve dopamine neurotransmission and tau and amyloid pathology in a mouse model of tauopathy","volume":"35","author":[{"family":"Casarejos","given":"Maria J."},{"family":"Perucho","given":"Juan"},{"family":"Gomez","given":"Ana"},{"family":"Muñoz","given":"Maria P."},{"family":"Fernandez-Estevez","given":"Marian"},{"family":"Sagredo","given":"Onintza"},{"family":"Fernandez Ruiz","given":"Javier"},{"family":"Guzman","given":"Manuel"},{"family":"Yebenes","given":"Justo Garcia","non-dropping-particle":"de"},{"family":"Mena","given":"Maria A."}],"issued":{"date-parts":[["201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w:t>
            </w:r>
            <w:proofErr w:type="spellStart"/>
            <w:r w:rsidRPr="004B0DC2">
              <w:rPr>
                <w:rFonts w:ascii="Times New Roman" w:hAnsi="Times New Roman"/>
                <w:kern w:val="0"/>
                <w:sz w:val="22"/>
              </w:rPr>
              <w:t>Casarejos</w:t>
            </w:r>
            <w:proofErr w:type="spellEnd"/>
            <w:r w:rsidRPr="004B0DC2">
              <w:rPr>
                <w:rFonts w:ascii="Times New Roman" w:hAnsi="Times New Roman"/>
                <w:kern w:val="0"/>
                <w:sz w:val="22"/>
              </w:rPr>
              <w:t xml:space="preserve"> </w:t>
            </w:r>
            <w:r w:rsidRPr="004B0DC2">
              <w:rPr>
                <w:rFonts w:ascii="Times New Roman" w:hAnsi="Times New Roman"/>
                <w:i/>
                <w:iCs/>
                <w:kern w:val="0"/>
                <w:sz w:val="22"/>
              </w:rPr>
              <w:t>et al.</w:t>
            </w:r>
            <w:r w:rsidRPr="004B0DC2">
              <w:rPr>
                <w:rFonts w:ascii="Times New Roman" w:hAnsi="Times New Roman"/>
                <w:kern w:val="0"/>
                <w:sz w:val="22"/>
              </w:rPr>
              <w:t>, 2013)</w:t>
            </w:r>
            <w:r>
              <w:rPr>
                <w:rFonts w:ascii="Times New Roman" w:hAnsi="Times New Roman"/>
                <w:color w:val="000000"/>
                <w:kern w:val="0"/>
                <w:sz w:val="22"/>
                <w:szCs w:val="22"/>
                <w:lang w:eastAsia="pt-BR"/>
                <w14:ligatures w14:val="none"/>
              </w:rPr>
              <w:fldChar w:fldCharType="end"/>
            </w:r>
          </w:p>
        </w:tc>
      </w:tr>
      <w:tr w:rsidR="005B1345" w:rsidRPr="00C777F8" w14:paraId="2646A20E"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6DF9121E"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restart"/>
            <w:noWrap/>
            <w:vAlign w:val="center"/>
            <w:hideMark/>
          </w:tcPr>
          <w:p w14:paraId="0738EAD5" w14:textId="0E3A00B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Tau phosphorylation</w:t>
            </w:r>
          </w:p>
        </w:tc>
        <w:tc>
          <w:tcPr>
            <w:tcW w:w="3827" w:type="dxa"/>
            <w:vAlign w:val="center"/>
            <w:hideMark/>
          </w:tcPr>
          <w:p w14:paraId="2D95B071" w14:textId="583F629D"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 xml:space="preserve">Regulation of the </w:t>
            </w:r>
            <w:proofErr w:type="spellStart"/>
            <w:r w:rsidRPr="00C777F8">
              <w:rPr>
                <w:rFonts w:ascii="Times New Roman" w:hAnsi="Times New Roman"/>
                <w:color w:val="000000"/>
                <w:kern w:val="0"/>
                <w:sz w:val="22"/>
                <w:szCs w:val="22"/>
                <w:lang w:eastAsia="pt-BR"/>
                <w14:ligatures w14:val="none"/>
              </w:rPr>
              <w:t>Wnt</w:t>
            </w:r>
            <w:proofErr w:type="spellEnd"/>
            <w:r w:rsidRPr="00C777F8">
              <w:rPr>
                <w:rFonts w:ascii="Times New Roman" w:hAnsi="Times New Roman"/>
                <w:color w:val="000000"/>
                <w:kern w:val="0"/>
                <w:sz w:val="22"/>
                <w:szCs w:val="22"/>
                <w:lang w:eastAsia="pt-BR"/>
                <w14:ligatures w14:val="none"/>
              </w:rPr>
              <w:t xml:space="preserve">/Β-catenin pathway and </w:t>
            </w:r>
            <w:proofErr w:type="spellStart"/>
            <w:r w:rsidRPr="00C777F8">
              <w:rPr>
                <w:rFonts w:ascii="Times New Roman" w:hAnsi="Times New Roman"/>
                <w:color w:val="000000"/>
                <w:kern w:val="0"/>
                <w:sz w:val="22"/>
                <w:szCs w:val="22"/>
                <w:lang w:eastAsia="pt-BR"/>
                <w14:ligatures w14:val="none"/>
              </w:rPr>
              <w:t>PPARγ</w:t>
            </w:r>
            <w:proofErr w:type="spellEnd"/>
            <w:r w:rsidRPr="00C777F8">
              <w:rPr>
                <w:rFonts w:ascii="Times New Roman" w:hAnsi="Times New Roman"/>
                <w:color w:val="000000"/>
                <w:kern w:val="0"/>
                <w:sz w:val="22"/>
                <w:szCs w:val="22"/>
                <w:lang w:eastAsia="pt-BR"/>
                <w14:ligatures w14:val="none"/>
              </w:rPr>
              <w:t>, reducing tau phosphorylation.</w:t>
            </w:r>
          </w:p>
        </w:tc>
        <w:tc>
          <w:tcPr>
            <w:tcW w:w="1701" w:type="dxa"/>
            <w:vAlign w:val="center"/>
            <w:hideMark/>
          </w:tcPr>
          <w:p w14:paraId="629EA854" w14:textId="13C5926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C12 cells.</w:t>
            </w:r>
          </w:p>
        </w:tc>
        <w:tc>
          <w:tcPr>
            <w:tcW w:w="2126" w:type="dxa"/>
            <w:noWrap/>
            <w:vAlign w:val="center"/>
            <w:hideMark/>
          </w:tcPr>
          <w:p w14:paraId="7BAC9114" w14:textId="51F8AAB5"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jr1iVcjG","properties":{"formattedCitation":"(Cristino {\\i{}et al.}, 2020)","plainCitation":"(Cristino et al., 2020)","noteIndex":0},"citationItems":[{"id":219,"uris":["http://zotero.org/users/11933415/items/VCNQMJ7A"],"itemData":{"id":219,"type":"article-journal","container-title":"Nature Reviews Neurology","DOI":"10.1038/s41582-019-0284-z","ISSN":"1759-4758, 1759-4766","issue":"1","journalAbbreviation":"Nat Rev Neurol","language":"en","page":"9-29","source":"DOI.org (Crossref)","title":"Cannabinoids and the expanded endocannabinoid system in neurological disorders","volume":"16","author":[{"family":"Cristino","given":"Luigia"},{"family":"Bisogno","given":"Tiziana"},{"family":"Di Marzo","given":"Vincenzo"}],"issued":{"date-parts":[["2020",1]]}}}],"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Cristino </w:t>
            </w:r>
            <w:r w:rsidRPr="004B0DC2">
              <w:rPr>
                <w:rFonts w:ascii="Times New Roman" w:hAnsi="Times New Roman"/>
                <w:i/>
                <w:iCs/>
                <w:kern w:val="0"/>
                <w:sz w:val="22"/>
              </w:rPr>
              <w:t>et al.</w:t>
            </w:r>
            <w:r w:rsidRPr="004B0DC2">
              <w:rPr>
                <w:rFonts w:ascii="Times New Roman" w:hAnsi="Times New Roman"/>
                <w:kern w:val="0"/>
                <w:sz w:val="22"/>
              </w:rPr>
              <w:t>, 2020)</w:t>
            </w:r>
            <w:r>
              <w:rPr>
                <w:rFonts w:ascii="Times New Roman" w:hAnsi="Times New Roman"/>
                <w:color w:val="000000"/>
                <w:kern w:val="0"/>
                <w:sz w:val="22"/>
                <w:szCs w:val="22"/>
                <w:lang w:eastAsia="pt-BR"/>
                <w14:ligatures w14:val="none"/>
              </w:rPr>
              <w:fldChar w:fldCharType="end"/>
            </w:r>
          </w:p>
        </w:tc>
      </w:tr>
      <w:tr w:rsidR="005B1345" w:rsidRPr="00C777F8" w14:paraId="4187AAE7" w14:textId="77777777" w:rsidTr="005B1345">
        <w:trPr>
          <w:trHeight w:val="645"/>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7EC3BB3D"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35F3104B"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48C4CDE9" w14:textId="404CC14E"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BD led to the downregulation of genes coding for the kinases responsible for tau phosphorylation.</w:t>
            </w:r>
          </w:p>
        </w:tc>
        <w:tc>
          <w:tcPr>
            <w:tcW w:w="1701" w:type="dxa"/>
            <w:vAlign w:val="center"/>
            <w:hideMark/>
          </w:tcPr>
          <w:p w14:paraId="411C341E" w14:textId="3EC6E92C"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Mesenchymal stem cells.</w:t>
            </w:r>
          </w:p>
        </w:tc>
        <w:tc>
          <w:tcPr>
            <w:tcW w:w="2126" w:type="dxa"/>
            <w:noWrap/>
            <w:vAlign w:val="center"/>
            <w:hideMark/>
          </w:tcPr>
          <w:p w14:paraId="72083FE2" w14:textId="78955FAB"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Nd5MUqEr","properties":{"formattedCitation":"(Libro {\\i{}et al.}, 2016)","plainCitation":"(Libro et al., 2016)","noteIndex":0},"citationItems":[{"id":212,"uris":["http://zotero.org/users/11933415/items/54ARRR4J"],"itemData":{"id":212,"type":"article-journal","abstract":"Mesenchymal stem cells (MSCs) have emerged as a promising tool for the treatment of several neurodegenerative disorders, including Alzheimer's disease (AD). The main neuropathological hallmarks of AD are senile plaques, composed of amyloid beta (Aβ), and neurofibrillary tangles, formed by hyperphosphorylated tau. However, current therapies for AD have shown limited efficacy. In this study, we evaluated whether pre-treatment with cannabidiol (CBD), at 5 μM concentration, modulated the transcriptional profile of MSCs derived from gingiva (GMSCs) in order to improve their therapeutic potential, by performing a transcriptomic analysis by the next-generation sequencing (NGS) platform. By comparing the expression profiles between GMSCs treated with CBD (CBD-GMSCs) and control GMSCs (CTR-GMSCs), we found that CBD led to the downregulation of genes linked to AD, including genes coding for the kinases responsible of tau phosphorylation and for the secretases involved in Aβ generation. In parallel, immunocytochemistry analysis has shown that CBD inhibited the expression of GSK3β, a central player in AD pathogenesis, by promoting PI3K/Akt signalling. In order to understand through which receptor CBD exerted these effects, we have performed pre-treatments with receptor antagonists for the cannabinoid receptors (SR141716A and AM630) or for the vanilloid receptor 1 (TRPVI). Here, we have proved that TRPV1 was able to mediate the modulatory effect of CBD on the PI3K/Akt/GSK3β axis. In conclusion, we have found that pre-treatment with CBD prevented the expression of proteins potentially involved in tau phosphorylation and Aβ production in GMSCs. Therefore, we suggested that GMSCs preconditioned with CBD possess a molecular profile that might be more beneficial for the treatment of AD.","container-title":"International Journal of Molecular Sciences","DOI":"10.3390/ijms18010026","ISSN":"1422-0067","issue":"1","journalAbbreviation":"Int J Mol Sci","language":"eng","note":"PMID: 28025562\nPMCID: PMC5297661","page":"26","source":"PubMed","title":"Cannabidiol Modulates the Expression of Alzheimer's Disease-Related Genes in Mesenchymal Stem Cells","volume":"18","author":[{"family":"Libro","given":"Rosaliana"},{"family":"Diomede","given":"Francesca"},{"family":"Scionti","given":"Domenico"},{"family":"Piattelli","given":"Adriano"},{"family":"Grassi","given":"Gianpaolo"},{"family":"Pollastro","given":"Federica"},{"family":"Bramanti","given":"Placido"},{"family":"Mazzon","given":"Emanuela"},{"family":"Trubiani","given":"Oriana"}],"issued":{"date-parts":[["2016",12,2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Libro </w:t>
            </w:r>
            <w:r w:rsidRPr="004B0DC2">
              <w:rPr>
                <w:rFonts w:ascii="Times New Roman" w:hAnsi="Times New Roman"/>
                <w:i/>
                <w:iCs/>
                <w:kern w:val="0"/>
                <w:sz w:val="22"/>
              </w:rPr>
              <w:t>et al.</w:t>
            </w:r>
            <w:r w:rsidRPr="004B0DC2">
              <w:rPr>
                <w:rFonts w:ascii="Times New Roman" w:hAnsi="Times New Roman"/>
                <w:kern w:val="0"/>
                <w:sz w:val="22"/>
              </w:rPr>
              <w:t>, 2016)</w:t>
            </w:r>
            <w:r>
              <w:rPr>
                <w:rFonts w:ascii="Times New Roman" w:hAnsi="Times New Roman"/>
                <w:color w:val="000000"/>
                <w:kern w:val="0"/>
                <w:sz w:val="22"/>
                <w:szCs w:val="22"/>
                <w:lang w:eastAsia="pt-BR"/>
                <w14:ligatures w14:val="none"/>
              </w:rPr>
              <w:fldChar w:fldCharType="end"/>
            </w:r>
          </w:p>
        </w:tc>
      </w:tr>
      <w:tr w:rsidR="005B1345" w:rsidRPr="007F25F6" w14:paraId="21B44493" w14:textId="77777777" w:rsidTr="005B1345">
        <w:trPr>
          <w:trHeight w:val="645"/>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0CB425AE"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76163BCE"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4E01457F" w14:textId="4097967F"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 xml:space="preserve">Reduction of tau phosphorylation mediated by </w:t>
            </w:r>
            <w:proofErr w:type="spellStart"/>
            <w:r w:rsidRPr="00C777F8">
              <w:rPr>
                <w:rFonts w:ascii="Times New Roman" w:hAnsi="Times New Roman"/>
                <w:color w:val="000000"/>
                <w:kern w:val="0"/>
                <w:sz w:val="22"/>
                <w:szCs w:val="22"/>
                <w:lang w:eastAsia="pt-BR"/>
                <w14:ligatures w14:val="none"/>
              </w:rPr>
              <w:t>Wnt</w:t>
            </w:r>
            <w:proofErr w:type="spellEnd"/>
            <w:r w:rsidRPr="00C777F8">
              <w:rPr>
                <w:rFonts w:ascii="Times New Roman" w:hAnsi="Times New Roman"/>
                <w:color w:val="000000"/>
                <w:kern w:val="0"/>
                <w:sz w:val="22"/>
                <w:szCs w:val="22"/>
                <w:lang w:eastAsia="pt-BR"/>
                <w14:ligatures w14:val="none"/>
              </w:rPr>
              <w:t xml:space="preserve"> pathway.</w:t>
            </w:r>
          </w:p>
        </w:tc>
        <w:tc>
          <w:tcPr>
            <w:tcW w:w="1701" w:type="dxa"/>
            <w:vAlign w:val="center"/>
            <w:hideMark/>
          </w:tcPr>
          <w:p w14:paraId="21D3F620" w14:textId="3A409EE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C12 cells.</w:t>
            </w:r>
          </w:p>
        </w:tc>
        <w:tc>
          <w:tcPr>
            <w:tcW w:w="2126" w:type="dxa"/>
            <w:noWrap/>
            <w:vAlign w:val="center"/>
            <w:hideMark/>
          </w:tcPr>
          <w:p w14:paraId="5B95ED0F" w14:textId="572467FA" w:rsidR="000248B4" w:rsidRPr="007F25F6"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val="pt-BR" w:eastAsia="pt-BR"/>
                <w14:ligatures w14:val="none"/>
              </w:rPr>
            </w:pPr>
            <w:r>
              <w:rPr>
                <w:rFonts w:ascii="Times New Roman" w:hAnsi="Times New Roman"/>
                <w:color w:val="000000"/>
                <w:kern w:val="0"/>
                <w:sz w:val="22"/>
                <w:szCs w:val="22"/>
                <w:lang w:eastAsia="pt-BR"/>
                <w14:ligatures w14:val="none"/>
              </w:rPr>
              <w:fldChar w:fldCharType="begin"/>
            </w:r>
            <w:r w:rsidR="007F25F6" w:rsidRPr="005B1345">
              <w:rPr>
                <w:rFonts w:ascii="Times New Roman" w:hAnsi="Times New Roman"/>
                <w:color w:val="000000"/>
                <w:kern w:val="0"/>
                <w:sz w:val="22"/>
                <w:szCs w:val="22"/>
                <w:lang w:val="pt-BR" w:eastAsia="pt-BR"/>
                <w14:ligatures w14:val="none"/>
              </w:rPr>
              <w:instrText xml:space="preserve"> ADDIN ZOTERO_ITEM CSL_CITATION {"citationID":"xbWaozhk","properties":{"formattedCitation":"(Esposito, De Filippis, Carnuccio, {\\i{}et al.}, 2006)","plainCitation":"(Esposito, De Filippis, Carnuccio, et al., 2006)","noteIndex":0},"citationItems":[{"id":194,"uris":["http://zotero.org/users/11933415/items/LHW2MP22"],"itemData":{"id":194,"type":"article-journal","abstract":"Alzheimer's disease (AD) is the most common age-related neurodegenerative disorder. A massive accumulation of beta-amyloid (Abeta) peptide aggregates has been proposed as pivotal event in AD. Abeta-induced toxicity is accompanied by a variegated combination of events including oxidative stress. The Wnt pathway has multiple actions in the cascade of events triggered by Abeta, and drugs that rescue Wnt activity may be considered as novel therapeutics for AD treatment. Cannabidiol, a non-psychoactive marijuana component, has been recently proposed as an antioxidant neuroprotective agent in neurodegenerative diseases. Moreover, it has been shown to rescue PC12 cells from toxicity induced by Abeta peptide. However, the molecular mechanism of cannabidiol-induced neuroprotective effect is still unknown. Here, we report that cannabidiol inhibits hyperphosphorylation of tau protein in Abeta-stimulated PC12 neuronal cells, which is one of the most representative hallmarks in AD. The effect of cannabidiol is mediated through</w:instrText>
            </w:r>
            <w:r w:rsidR="007F25F6" w:rsidRPr="007F25F6">
              <w:rPr>
                <w:rFonts w:ascii="Times New Roman" w:hAnsi="Times New Roman"/>
                <w:color w:val="000000"/>
                <w:kern w:val="0"/>
                <w:sz w:val="22"/>
                <w:szCs w:val="22"/>
                <w:lang w:val="pt-BR" w:eastAsia="pt-BR"/>
                <w14:ligatures w14:val="none"/>
              </w:rPr>
              <w:instrText xml:space="preserve"> the Wnt/beta-catenin pathway rescue in Abeta-stimulated PC12 cells. These results provide new molecular insight regarding the neuroprotective effect of cannabidiol and suggest its possible role in the pharmacological management of AD, especially in view of its low toxicity in humans.","container-title":"Journal of Molecular Medicine (Berlin, Germany)","DOI":"10.1007/s00109-005-0025-1","ISSN":"0946-2716","issue":"3","journalAbbreviation":"J Mol Med (Berl)","language":"eng","note":"PMID: 16389547","page":"253-258","source":"PubMed","title":"The marijuana component cannabidiol inhibits beta-amyloid-induced tau protein hyperphosphorylation through Wnt/beta-catenin pathway rescue in PC12 cells","volume":"84","author":[{"family":"Esposito","given":"Giuseppe"},{"family":"De Filippis","given":"Daniele"},{"family":"Carnuccio","given":"Rosa"},{"family":"Izzo","given":"Angelo A."},{"family":"Iuvone","given":"Teresa"}],"issued":{"date-parts":[["2006",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007F25F6" w:rsidRPr="007F25F6">
              <w:rPr>
                <w:rFonts w:ascii="Times New Roman" w:hAnsi="Times New Roman"/>
                <w:kern w:val="0"/>
                <w:sz w:val="22"/>
                <w:lang w:val="pt-BR"/>
              </w:rPr>
              <w:t xml:space="preserve">(Esposito, De </w:t>
            </w:r>
            <w:proofErr w:type="spellStart"/>
            <w:r w:rsidR="007F25F6" w:rsidRPr="007F25F6">
              <w:rPr>
                <w:rFonts w:ascii="Times New Roman" w:hAnsi="Times New Roman"/>
                <w:kern w:val="0"/>
                <w:sz w:val="22"/>
                <w:lang w:val="pt-BR"/>
              </w:rPr>
              <w:t>Filippis</w:t>
            </w:r>
            <w:proofErr w:type="spellEnd"/>
            <w:r w:rsidR="007F25F6" w:rsidRPr="007F25F6">
              <w:rPr>
                <w:rFonts w:ascii="Times New Roman" w:hAnsi="Times New Roman"/>
                <w:kern w:val="0"/>
                <w:sz w:val="22"/>
                <w:lang w:val="pt-BR"/>
              </w:rPr>
              <w:t xml:space="preserve">, </w:t>
            </w:r>
            <w:proofErr w:type="spellStart"/>
            <w:r w:rsidR="007F25F6" w:rsidRPr="007F25F6">
              <w:rPr>
                <w:rFonts w:ascii="Times New Roman" w:hAnsi="Times New Roman"/>
                <w:kern w:val="0"/>
                <w:sz w:val="22"/>
                <w:lang w:val="pt-BR"/>
              </w:rPr>
              <w:t>Carnuccio</w:t>
            </w:r>
            <w:proofErr w:type="spellEnd"/>
            <w:r w:rsidR="007F25F6" w:rsidRPr="007F25F6">
              <w:rPr>
                <w:rFonts w:ascii="Times New Roman" w:hAnsi="Times New Roman"/>
                <w:kern w:val="0"/>
                <w:sz w:val="22"/>
                <w:lang w:val="pt-BR"/>
              </w:rPr>
              <w:t xml:space="preserve">, </w:t>
            </w:r>
            <w:r w:rsidR="007F25F6" w:rsidRPr="007F25F6">
              <w:rPr>
                <w:rFonts w:ascii="Times New Roman" w:hAnsi="Times New Roman"/>
                <w:i/>
                <w:iCs/>
                <w:kern w:val="0"/>
                <w:sz w:val="22"/>
                <w:lang w:val="pt-BR"/>
              </w:rPr>
              <w:t>et al.</w:t>
            </w:r>
            <w:r w:rsidR="007F25F6" w:rsidRPr="007F25F6">
              <w:rPr>
                <w:rFonts w:ascii="Times New Roman" w:hAnsi="Times New Roman"/>
                <w:kern w:val="0"/>
                <w:sz w:val="22"/>
                <w:lang w:val="pt-BR"/>
              </w:rPr>
              <w:t>, 2006)</w:t>
            </w:r>
            <w:r>
              <w:rPr>
                <w:rFonts w:ascii="Times New Roman" w:hAnsi="Times New Roman"/>
                <w:color w:val="000000"/>
                <w:kern w:val="0"/>
                <w:sz w:val="22"/>
                <w:szCs w:val="22"/>
                <w:lang w:eastAsia="pt-BR"/>
                <w14:ligatures w14:val="none"/>
              </w:rPr>
              <w:fldChar w:fldCharType="end"/>
            </w:r>
          </w:p>
        </w:tc>
      </w:tr>
      <w:tr w:rsidR="005B1345" w:rsidRPr="00C777F8" w14:paraId="47813729" w14:textId="77777777" w:rsidTr="005B1345">
        <w:trPr>
          <w:trHeight w:val="825"/>
        </w:trPr>
        <w:tc>
          <w:tcPr>
            <w:cnfStyle w:val="001000000000" w:firstRow="0" w:lastRow="0" w:firstColumn="1" w:lastColumn="0" w:oddVBand="0" w:evenVBand="0" w:oddHBand="0" w:evenHBand="0" w:firstRowFirstColumn="0" w:firstRowLastColumn="0" w:lastRowFirstColumn="0" w:lastRowLastColumn="0"/>
            <w:tcW w:w="2074" w:type="dxa"/>
            <w:vMerge w:val="restart"/>
            <w:noWrap/>
            <w:vAlign w:val="center"/>
            <w:hideMark/>
          </w:tcPr>
          <w:p w14:paraId="1BB77300" w14:textId="7082337B" w:rsidR="000248B4" w:rsidRPr="00C777F8" w:rsidRDefault="000248B4" w:rsidP="000248B4">
            <w:pPr>
              <w:ind w:firstLine="0"/>
              <w:jc w:val="center"/>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Neuroinflammation</w:t>
            </w:r>
          </w:p>
        </w:tc>
        <w:tc>
          <w:tcPr>
            <w:tcW w:w="1754" w:type="dxa"/>
            <w:vMerge w:val="restart"/>
            <w:noWrap/>
            <w:vAlign w:val="center"/>
            <w:hideMark/>
          </w:tcPr>
          <w:p w14:paraId="67C3984C" w14:textId="21FFE086"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Microglia activation</w:t>
            </w:r>
          </w:p>
        </w:tc>
        <w:tc>
          <w:tcPr>
            <w:tcW w:w="3827" w:type="dxa"/>
            <w:vAlign w:val="center"/>
            <w:hideMark/>
          </w:tcPr>
          <w:p w14:paraId="55B67885" w14:textId="13253C5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Blocking the activation of microglia, preventing the transition from M0 to M1 phenotype.</w:t>
            </w:r>
          </w:p>
        </w:tc>
        <w:tc>
          <w:tcPr>
            <w:tcW w:w="1701" w:type="dxa"/>
            <w:vAlign w:val="center"/>
            <w:hideMark/>
          </w:tcPr>
          <w:p w14:paraId="543A6925" w14:textId="7F363221"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 xml:space="preserve">Rat organotypic slices exposed to </w:t>
            </w:r>
            <w:proofErr w:type="spellStart"/>
            <w:r w:rsidRPr="00C777F8">
              <w:rPr>
                <w:rFonts w:ascii="Times New Roman" w:hAnsi="Times New Roman"/>
                <w:color w:val="000000"/>
                <w:kern w:val="0"/>
                <w:sz w:val="22"/>
                <w:szCs w:val="22"/>
                <w:lang w:eastAsia="pt-BR"/>
                <w14:ligatures w14:val="none"/>
              </w:rPr>
              <w:t>kainate</w:t>
            </w:r>
            <w:proofErr w:type="spellEnd"/>
            <w:r w:rsidRPr="00C777F8">
              <w:rPr>
                <w:rFonts w:ascii="Times New Roman" w:hAnsi="Times New Roman"/>
                <w:color w:val="000000"/>
                <w:kern w:val="0"/>
                <w:sz w:val="22"/>
                <w:szCs w:val="22"/>
                <w:lang w:eastAsia="pt-BR"/>
                <w14:ligatures w14:val="none"/>
              </w:rPr>
              <w:t>, in vitro seizure model.</w:t>
            </w:r>
          </w:p>
        </w:tc>
        <w:tc>
          <w:tcPr>
            <w:tcW w:w="2126" w:type="dxa"/>
            <w:noWrap/>
            <w:vAlign w:val="center"/>
            <w:hideMark/>
          </w:tcPr>
          <w:p w14:paraId="5FE0A0AF" w14:textId="52AA459D"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fldChar w:fldCharType="begin"/>
            </w:r>
            <w:r w:rsidR="00085C75">
              <w:rPr>
                <w:rFonts w:ascii="Times New Roman" w:hAnsi="Times New Roman"/>
                <w:color w:val="000000"/>
                <w:kern w:val="0"/>
                <w:sz w:val="22"/>
                <w:szCs w:val="22"/>
                <w:lang w:eastAsia="pt-BR"/>
                <w14:ligatures w14:val="none"/>
              </w:rPr>
              <w:instrText xml:space="preserve"> ADDIN ZOTERO_ITEM CSL_CITATION {"citationID":"5whT5AwA","properties":{"formattedCitation":"(Landucci {\\i{}et al.}, 2022)","plainCitation":"(Landucci et al., 2022)","noteIndex":0},"citationItems":[{"id":193,"uris":["http://zotero.org/users/11933415/items/92RJIHG2"],"itemData":{"id":193,"type":"article-journal","abstract":"BACKGROUND: Epilepsy is one of the most common brain disorder and, despite the possible use of several therapeutic options, many patients continue to have seizures for their entire lifespan and they need new therapeutic approaches. In the last years the interest on the non-psychoactive compounds present in Cannabis sativa has massively increased, and cannabidiol (CBD) has been shown to be effective in the treatment of different types of neurological disorders and neurodegenerative diseases such as epilepsy, ischemia, multiple sclerosis and Alzheimer's Disease.\nMETHODS: We investigated the effects of the selected cannabinoids, Δ9-tetrahydrocannabinol (THC), CBD and cannabigerol (CBG) in rat organotypic hippocampal slices exposed to kainate, an in vitro seizure model. Cell death in the cornu Ammonis 3 (CA3) hippocampal subregion was quantified by propidium iodide fluorescence. Morphological analysis and tissue organization were examined by immunohistochemistry and confocal microscopy and microglia activation and polarization was evaluated using flow cytometry and morphology analysis.\nRESULTS: When present in the incubation medium, cannabidiol reduced dose-dependent CA3 injury induced by kainate. Conversely, incubation with THC exacerbated hippocampal damage. The neuroprotective effects of cannabidiol were blocked by TRPV1, TRPV2, 5-HT1A, and PPARγ antagonists. Confocal microscopy confirmed that CBD but not THC had a significant protective effect against neuronal damage and tissue disorganization caused by kainate. Cannabidiol incubation significantly block the microglia activation from the M0 to M1 phenotype observed in the kainate in-vitro seizure model, pushing toward a transition from M0 to M2.\nCONCLUSIONS: Our results suggest that CBD mitigated neuronal damage induced by kainate and blocked the transition from the M0 to the M1 phenotype.","container-title":"Neurobiology of Disease","DOI":"10.1016/j.nbd.2022.105895","ISSN":"1095-953X","journalAbbreviation":"Neurobiol Dis","language":"eng","note":"PMID: 36240948","page":"105895","source":"PubMed","title":"Cannabidiol inhibits microglia activation and mitigates neuronal damage induced by kainate in an in-vitro seizure model","volume":"174","author":[{"family":"Landucci","given":"Elisa"},{"family":"Mazzantini","given":"Costanza"},{"family":"Lana","given":"Daniele"},{"family":"Calvani","given":"Maura"},{"family":"Magni","given":"Giada"},{"family":"Giovannini","given":"Maria Grazia"},{"family":"Pellegrini-Giampietro","given":"Domenico E."}],"issued":{"date-parts":[["2022",11]]}}}],"schema":"https://github.com/citation-style-language/schema/raw/master/csl-citation.json"} </w:instrText>
            </w:r>
            <w:r w:rsidRPr="00C777F8">
              <w:rPr>
                <w:rFonts w:ascii="Times New Roman" w:hAnsi="Times New Roman"/>
                <w:color w:val="000000"/>
                <w:kern w:val="0"/>
                <w:sz w:val="22"/>
                <w:szCs w:val="22"/>
                <w:lang w:eastAsia="pt-BR"/>
                <w14:ligatures w14:val="none"/>
              </w:rPr>
              <w:fldChar w:fldCharType="separate"/>
            </w:r>
            <w:r w:rsidR="00085C75" w:rsidRPr="00085C75">
              <w:rPr>
                <w:rFonts w:ascii="Times New Roman" w:hAnsi="Times New Roman"/>
                <w:kern w:val="0"/>
                <w:sz w:val="22"/>
              </w:rPr>
              <w:t xml:space="preserve">(Landucci </w:t>
            </w:r>
            <w:r w:rsidR="00085C75" w:rsidRPr="00085C75">
              <w:rPr>
                <w:rFonts w:ascii="Times New Roman" w:hAnsi="Times New Roman"/>
                <w:i/>
                <w:iCs/>
                <w:kern w:val="0"/>
                <w:sz w:val="22"/>
              </w:rPr>
              <w:t>et al.</w:t>
            </w:r>
            <w:r w:rsidR="00085C75" w:rsidRPr="00085C75">
              <w:rPr>
                <w:rFonts w:ascii="Times New Roman" w:hAnsi="Times New Roman"/>
                <w:kern w:val="0"/>
                <w:sz w:val="22"/>
              </w:rPr>
              <w:t>, 2022)</w:t>
            </w:r>
            <w:r w:rsidRPr="00C777F8">
              <w:rPr>
                <w:rFonts w:ascii="Times New Roman" w:hAnsi="Times New Roman"/>
                <w:color w:val="000000"/>
                <w:kern w:val="0"/>
                <w:sz w:val="22"/>
                <w:szCs w:val="22"/>
                <w:lang w:eastAsia="pt-BR"/>
                <w14:ligatures w14:val="none"/>
              </w:rPr>
              <w:fldChar w:fldCharType="end"/>
            </w:r>
          </w:p>
        </w:tc>
      </w:tr>
      <w:tr w:rsidR="005B1345" w:rsidRPr="00C777F8" w14:paraId="5956B552" w14:textId="77777777" w:rsidTr="005B1345">
        <w:trPr>
          <w:trHeight w:val="795"/>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432DF4B7"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5511DBA2"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2923B6CF" w14:textId="4C573CE1"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Modulate of microglial cell function and prevent cytokine gene expression.</w:t>
            </w:r>
          </w:p>
        </w:tc>
        <w:tc>
          <w:tcPr>
            <w:tcW w:w="1701" w:type="dxa"/>
            <w:vAlign w:val="center"/>
            <w:hideMark/>
          </w:tcPr>
          <w:p w14:paraId="5A28FEAF" w14:textId="037A049E"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N13 microglial cells and Amyloid-β-injected mice.</w:t>
            </w:r>
          </w:p>
        </w:tc>
        <w:tc>
          <w:tcPr>
            <w:tcW w:w="2126" w:type="dxa"/>
            <w:noWrap/>
            <w:vAlign w:val="center"/>
            <w:hideMark/>
          </w:tcPr>
          <w:p w14:paraId="71BF7775" w14:textId="773F9066"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A790cSOG","properties":{"formattedCitation":"(Mart\\uc0\\u237{}n-Moreno {\\i{}et al.}, 2011)","plainCitation":"(Martín-Moreno et al., 2011)","noteIndex":0},"citationItems":[{"id":192,"uris":["http://zotero.org/users/11933415/items/7FJY2BVZ"],"itemData":{"id":192,"type":"article-journal","abstract":"Microglial activation is an invariant feature of Alzheimer's disease (AD). It is noteworthy that cannabinoids are neuroprotective by preventing β-amyloid (Aβ)-induced microglial activation both in vitro and in vivo. On the other hand, the phytocannabinoid cannabidiol (CBD) has shown anti-inflammatory properties in different paradigms. In the present study, we compared the effects of CBD with those of other cannabinoids on microglial cell functions in vitro and on learning behavior and cytokine expression after Aβ intraventricular administration to mice. CBD, (R)-(+)-[2,3-dihydro-5-methyl-3-(4-morpholinylmethyl) pyrrolo-[1,2,3-d,e]-1,4-benzoxazin-6-yl]-1-naphthalenyl-methanone [WIN 55,212-2 (WIN)], a mixed CB(1)/CB(2) agonist, and 1,1-dimethylbutyl-1-deoxy-Δ(9)-tetrahydrocannabinol [JWH-133 (JWH)], a CB(2)-selective agonist, concentration-dependently decreased ATP-induced (400 μM) increase in intracellular calcium ([Ca(2+)](i)) in cultured N13 microglial cells and in rat primary microglia. In contrast, 4-[4-(1,1-dimethylheptyl)-2,6-dimethoxyphenyl]-6,6-dimethyl-bicyclo[3.1.1]hept-2-ene-2-methanol [HU-308 (HU)], another CB(2) agonist, was without effect. Cannabinoid and adenosine A(2A) receptors may be involved in the CBD action. CBD- and WIN-promoted primary microglia migration was blocked by CB(1) and/or CB(2) antagonists. JWH and HU-induced migration was blocked by a CB(2) antagonist only. All of the cannabinoids decreased lipopolysaccharide-induced nitrite generation, which was insensitive to cannabinoid antagonism. Finally, both CBD and WIN, after subchronic administration for 3 weeks, were able to prevent learning of a spatial navigation task and cytokine gene expression in β-amyloid-injected mice. In summary, CBD is able to modulate microglial cell function in vitro and induce beneficial effects in an in vivo model of AD. Given that CBD lacks psychoactivity, it may represent a novel therapeutic approach for this neurological disease.","container-title":"Molecular Pharmacology","DOI":"10.1124/mol.111.071290","ISSN":"1521-0111","issue":"6","journalAbbreviation":"Mol Pharmacol","language":"eng","note":"PMID: 21350020\nPMCID: PMC3102548","page":"964-973","source":"PubMed","title":"Cannabidiol and other cannabinoids reduce microglial activation in vitro and in vivo: relevance to Alzheimer's disease","title-short":"Cannabidiol and other cannabinoids reduce microglial activation in vitro and in vivo","volume":"79","author":[{"family":"Martín-Moreno","given":"Ana María"},{"family":"Reigada","given":"David"},{"family":"Ramírez","given":"Belén G."},{"family":"Mechoulam","given":"R."},{"family":"Innamorato","given":"Nadia"},{"family":"Cuadrado","given":"Antonio"},{"family":"Ceballos","given":"María L.","non-dropping-particle":"de"}],"issued":{"date-parts":[["2011",6]]}}}],"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Martín-Moreno </w:t>
            </w:r>
            <w:r w:rsidRPr="004B0DC2">
              <w:rPr>
                <w:rFonts w:ascii="Times New Roman" w:hAnsi="Times New Roman"/>
                <w:i/>
                <w:iCs/>
                <w:kern w:val="0"/>
                <w:sz w:val="22"/>
              </w:rPr>
              <w:t>et al.</w:t>
            </w:r>
            <w:r w:rsidRPr="004B0DC2">
              <w:rPr>
                <w:rFonts w:ascii="Times New Roman" w:hAnsi="Times New Roman"/>
                <w:kern w:val="0"/>
                <w:sz w:val="22"/>
              </w:rPr>
              <w:t>, 2011)</w:t>
            </w:r>
            <w:r>
              <w:rPr>
                <w:rFonts w:ascii="Times New Roman" w:hAnsi="Times New Roman"/>
                <w:color w:val="000000"/>
                <w:kern w:val="0"/>
                <w:sz w:val="22"/>
                <w:szCs w:val="22"/>
                <w:lang w:eastAsia="pt-BR"/>
                <w14:ligatures w14:val="none"/>
              </w:rPr>
              <w:fldChar w:fldCharType="end"/>
            </w:r>
          </w:p>
        </w:tc>
      </w:tr>
      <w:tr w:rsidR="005B1345" w:rsidRPr="00C777F8" w14:paraId="4CC6FA94"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6E76E154"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61AF4BD9"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1CFDB93F" w14:textId="18E78BFA"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Upregulates IL-33 and TREM2 genes</w:t>
            </w:r>
          </w:p>
        </w:tc>
        <w:tc>
          <w:tcPr>
            <w:tcW w:w="1701" w:type="dxa"/>
            <w:noWrap/>
            <w:vAlign w:val="center"/>
            <w:hideMark/>
          </w:tcPr>
          <w:p w14:paraId="4CB87190" w14:textId="266DF273"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5XFAD mice.</w:t>
            </w:r>
          </w:p>
        </w:tc>
        <w:tc>
          <w:tcPr>
            <w:tcW w:w="2126" w:type="dxa"/>
            <w:noWrap/>
            <w:vAlign w:val="center"/>
            <w:hideMark/>
          </w:tcPr>
          <w:p w14:paraId="5AE98CAF" w14:textId="515AA9D3"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wgKuQZiy","properties":{"formattedCitation":"(Khodadadi {\\i{}et al.}, 2021)","plainCitation":"(Khodadadi et al., 2021)","noteIndex":0},"citationItems":[{"id":191,"uris":["http://zotero.org/users/11933415/items/HEVVNRW3"],"itemData":{"id":191,"type":"article-journal","abstract":"There is a dire need for due innovative therapeutic modalities to improve outcomes of AD patients. In this study, we tested whether cannabidiol (CBD) improves outcomes in a translational model of familial AD and to investigate if CBD regulates interleukin (IL)-33 and triggering receptor expressed on myeloid cells 2 (TREM2), which are associated with improved cognitive function. CBD was administered to 5xFAD mice, which recapitulate early onset, familial AD. Behavioral tests and immunoassays were used to evaluate cognitive and motor outcomes. Our findings suggest that CBD treatment enhanced IL-33 and TREM2 expression, ameliorated the symptoms of AD, and retarded cognitive decline.","container-title":"Journal of Alzheimer's disease: JAD","DOI":"10.3233/JAD-210026","ISSN":"1875-8908","issue":"3","journalAbbreviation":"J Alzheimers Dis","language":"eng","note":"PMID: 33612548","page":"973-977","source":"PubMed","title":"Cannabidiol Ameliorates Cognitive Function via Regulation of IL-33 and TREM2 Upregulation in a Murine Model of Alzheimer's Disease","volume":"80","author":[{"family":"Khodadadi","given":"Hesam"},{"family":"Salles","given":"Évila Lopes"},{"family":"Jarrahi","given":"Abbas"},{"family":"Costigliola","given":"Vincenzo"},{"family":"Khan","given":"M. B."},{"family":"Yu","given":"Jack C."},{"family":"Morgan","given":"John C."},{"family":"Hess","given":"David C."},{"family":"Vaibhav","given":"Kumar"},{"family":"Dhandapani","given":"Krishnan M."},{"family":"Baban","given":"Babak"}],"issued":{"date-parts":[["2021"]]}}}],"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Khodadadi </w:t>
            </w:r>
            <w:r w:rsidRPr="004B0DC2">
              <w:rPr>
                <w:rFonts w:ascii="Times New Roman" w:hAnsi="Times New Roman"/>
                <w:i/>
                <w:iCs/>
                <w:kern w:val="0"/>
                <w:sz w:val="22"/>
              </w:rPr>
              <w:t>et al.</w:t>
            </w:r>
            <w:r w:rsidRPr="004B0DC2">
              <w:rPr>
                <w:rFonts w:ascii="Times New Roman" w:hAnsi="Times New Roman"/>
                <w:kern w:val="0"/>
                <w:sz w:val="22"/>
              </w:rPr>
              <w:t>, 2021)</w:t>
            </w:r>
            <w:r>
              <w:rPr>
                <w:rFonts w:ascii="Times New Roman" w:hAnsi="Times New Roman"/>
                <w:color w:val="000000"/>
                <w:kern w:val="0"/>
                <w:sz w:val="22"/>
                <w:szCs w:val="22"/>
                <w:lang w:eastAsia="pt-BR"/>
                <w14:ligatures w14:val="none"/>
              </w:rPr>
              <w:fldChar w:fldCharType="end"/>
            </w:r>
          </w:p>
        </w:tc>
      </w:tr>
      <w:tr w:rsidR="005B1345" w:rsidRPr="00C777F8" w14:paraId="4AEC609C"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0887D3EA"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5DD96ACF"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78E366E1" w14:textId="4F19FF8C"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BD increased the expression of FAAH and CB1.</w:t>
            </w:r>
          </w:p>
        </w:tc>
        <w:tc>
          <w:tcPr>
            <w:tcW w:w="1701" w:type="dxa"/>
            <w:vAlign w:val="center"/>
            <w:hideMark/>
          </w:tcPr>
          <w:p w14:paraId="46EEC438" w14:textId="0ADD90F6"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i/>
                <w:iCs/>
                <w:color w:val="000000"/>
                <w:kern w:val="0"/>
                <w:sz w:val="22"/>
                <w:szCs w:val="22"/>
                <w:lang w:eastAsia="pt-BR"/>
                <w14:ligatures w14:val="none"/>
              </w:rPr>
              <w:t>C. Elegans</w:t>
            </w:r>
            <w:r w:rsidRPr="00C777F8">
              <w:rPr>
                <w:rFonts w:ascii="Times New Roman" w:hAnsi="Times New Roman"/>
                <w:color w:val="000000"/>
                <w:kern w:val="0"/>
                <w:sz w:val="22"/>
                <w:szCs w:val="22"/>
                <w:lang w:eastAsia="pt-BR"/>
                <w14:ligatures w14:val="none"/>
              </w:rPr>
              <w:t xml:space="preserve"> and SH-SY5Y cells.</w:t>
            </w:r>
          </w:p>
        </w:tc>
        <w:tc>
          <w:tcPr>
            <w:tcW w:w="2126" w:type="dxa"/>
            <w:noWrap/>
            <w:vAlign w:val="center"/>
            <w:hideMark/>
          </w:tcPr>
          <w:p w14:paraId="50EA6332" w14:textId="27AA38A6"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wSiQ7J5K","properties":{"formattedCitation":"(Wang {\\i{}et al.}, 2021)","plainCitation":"(Wang et al., 2021)","noteIndex":0},"citationItems":[{"id":190,"uris":["http://zotero.org/users/11933415/items/KV4DPPYF"],"itemData":{"id":190,"type":"article-journal","abstract":"Cannabidiol (CBD), a phytocannabinoid from the Cannabis sativa plant, exhibits a broad spectrum of potential therapeutic properties for neurodegenerative diseases. An accumulation of amyloid-β (Aβ) protein is one of the most important neuropathology in neurodegenerative diseases like Alzheimer's disease (AD). Data on the effect of CBD on the amelioration of Aβ-induced neurite degeneration and its consequences of life and health spans is sparse. This study aimed to investigate the effects of CBD on neurite outgrowth in cells and lifespan and health span in Caenorhabditis elegans (C. elegans). In human SH-SY5Y neuronal cells, CBD prevented neurite lesion induced by Aβ1-42 and increased the expression of fatty acid amide hydrolase (FAAH) and cannabinoid receptor 1 (CB1R). Furthermore, CBD both protected the reduction of dendritic spine density and rescued the activity of synaptic Ca2+ /calmodulin-dependent protein kinase II (CaMKII) from Aβ1-42 toxicity in primary hippocampal neurons. In C. elegans, we used the transgenic CL2355 strain of C. elegans, which expresses the human Aβ peptide throughout the nervous system and found that CBD treatment extended lifespan and improved health span. The neuroprotective effect of CBD was further explored by observing the dopaminergic neurons using transgenic dat-1: GFP strains using the confocal microscope. This study shows that CBD prevents the neurite degeneration induced by Aβ, by a mechanism involving CB1R activation, and extends lifespan and improves health span in Aβ-overexpressing worms. Our findings support the potential therapeutic approach of CBD for the treatment of AD patients.","container-title":"FASEB journal: official publication of the Federation of American Societies for Experimental Biology","DOI":"10.1096/fj.202002724R","ISSN":"1530-6860","issue":"5","journalAbbreviation":"FASEB J","language":"eng","note":"PMID: 33817834","page":"e21537","source":"PubMed","title":"Cannabidiol regulates CB1-pSTAT3 signaling for neurite outgrowth, prolongs lifespan, and improves health span in Caenorhabditis elegans of Aβ pathology models","volume":"35","author":[{"family":"Wang","given":"Zhizhen"},{"family":"Zheng","given":"Peng"},{"family":"Xie","given":"Yuanyi"},{"family":"Chen","given":"Xi"},{"family":"Solowij","given":"Nadia"},{"family":"Green","given":"Katrina"},{"family":"Chew","given":"Yee Lian"},{"family":"Huang","given":"Xu-Feng"}],"issued":{"date-parts":[["2021",5]]}}}],"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Wang </w:t>
            </w:r>
            <w:r w:rsidRPr="004B0DC2">
              <w:rPr>
                <w:rFonts w:ascii="Times New Roman" w:hAnsi="Times New Roman"/>
                <w:i/>
                <w:iCs/>
                <w:kern w:val="0"/>
                <w:sz w:val="22"/>
              </w:rPr>
              <w:t>et al.</w:t>
            </w:r>
            <w:r w:rsidRPr="004B0DC2">
              <w:rPr>
                <w:rFonts w:ascii="Times New Roman" w:hAnsi="Times New Roman"/>
                <w:kern w:val="0"/>
                <w:sz w:val="22"/>
              </w:rPr>
              <w:t>, 2021)</w:t>
            </w:r>
            <w:r>
              <w:rPr>
                <w:rFonts w:ascii="Times New Roman" w:hAnsi="Times New Roman"/>
                <w:color w:val="000000"/>
                <w:kern w:val="0"/>
                <w:sz w:val="22"/>
                <w:szCs w:val="22"/>
                <w:lang w:eastAsia="pt-BR"/>
                <w14:ligatures w14:val="none"/>
              </w:rPr>
              <w:fldChar w:fldCharType="end"/>
            </w:r>
          </w:p>
        </w:tc>
      </w:tr>
      <w:tr w:rsidR="005B1345" w:rsidRPr="00C777F8" w14:paraId="50A8F3B7"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69432CA4"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511485F7"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1B642E46" w14:textId="69D4C4CB"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Regulates GFAP mRNA and protein expression, and impairs INOS and IL-β protein expression.</w:t>
            </w:r>
          </w:p>
        </w:tc>
        <w:tc>
          <w:tcPr>
            <w:tcW w:w="1701" w:type="dxa"/>
            <w:vAlign w:val="center"/>
            <w:hideMark/>
          </w:tcPr>
          <w:p w14:paraId="6D4FE93A" w14:textId="51EEDDBA"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Aβ-injected mice.</w:t>
            </w:r>
          </w:p>
        </w:tc>
        <w:tc>
          <w:tcPr>
            <w:tcW w:w="2126" w:type="dxa"/>
            <w:vAlign w:val="center"/>
            <w:hideMark/>
          </w:tcPr>
          <w:p w14:paraId="2DB33FF2" w14:textId="195DB604" w:rsidR="000248B4" w:rsidRPr="00C777F8" w:rsidRDefault="004B0DC2"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PMdrIYpc","properties":{"formattedCitation":"(Esposito {\\i{}et al.}, 2007)","plainCitation":"(Esposito et al., 2007)","noteIndex":0},"citationItems":[{"id":189,"uris":["http://zotero.org/users/11933415/items/AEJS9T3S"],"itemData":{"id":189,"type":"article-journal","abstract":"BACKGROUND AND PURPOSE: Pharmacological inhibition of beta-amyloid (Abeta) induced reactive gliosis may represent a novel rationale to develop drugs able to blunt neuronal damage and slow the course of Alzheimer's disease (AD). Cannabidiol (CBD), the main non-psychotropic natural cannabinoid, exerts in vitro a combination of neuroprotective effects in different models of Abeta neurotoxicity. The present study, performed in a mouse model of AD-related neuroinflammation, was aimed at confirming in vivo the previously reported antiinflammatory properties of CBD.\nEXPERIMENTAL APPROACH: Mice were inoculated with human Abeta (1-42) peptide into the right dorsal hippocampus, and treated daily with vehicle or CBD (2.5 or 10 mg kg(-1), i.p.) for 7 days. mRNA for glial fibrillary acidic protein (GFAP) was assessed by in situ hybridization. Protein expression of GFAP, inducible nitric oxide synthase (iNOS) and IL-1beta was determined by immunofluorescence analysis. In addition, ELISA assay of IL-1beta level and the measurement of NO were performed in dissected and homogenized ipsilateral hippocampi, derived from vehicle and Abeta inoculated mice, in the absence or presence of CBD.\nKEY RESULTS: In contrast to vehicle, CBD dose-dependently and significantly inhibited GFAP mRNA and protein expression in Abeta injected animals. Moreover, under the same experimental conditions, CBD impaired iNOS and IL-1beta protein expression, and the related NO and IL-1beta release.\nCONCLUSION AND IMPLICATIONS: The results of the present study confirm in vivo anti-inflammatory actions of CBD, emphasizing the importance of this compound as a novel promising pharmacological tool capable of attenuating Abeta evoked neuroinflammatory responses.","container-title":"British Journal of Pharmacology","DOI":"10.1038/sj.bjp.0707337","ISSN":"0007-1188","issue":"8","journalAbbreviation":"Br J Pharmacol","language":"eng","note":"PMID: 17592514\nPMCID: PMC2189818","page":"1272-1279","source":"PubMed","title":"Cannabidiol in vivo blunts beta-amyloid induced neuroinflammation by suppressing IL-1beta and iNOS expression","volume":"151","author":[{"family":"Esposito","given":"G."},{"family":"Scuderi","given":"C."},{"family":"Savani","given":"C."},{"family":"Steardo","given":"L."},{"family":"De Filippis","given":"D."},{"family":"Cottone","given":"P."},{"family":"Iuvone","given":"T."},{"family":"Cuomo","given":"V."},{"family":"Steardo","given":"L."}],"issued":{"date-parts":[["2007",8]]}}}],"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4B0DC2">
              <w:rPr>
                <w:rFonts w:ascii="Times New Roman" w:hAnsi="Times New Roman"/>
                <w:kern w:val="0"/>
                <w:sz w:val="22"/>
              </w:rPr>
              <w:t xml:space="preserve">(Esposito </w:t>
            </w:r>
            <w:r w:rsidRPr="004B0DC2">
              <w:rPr>
                <w:rFonts w:ascii="Times New Roman" w:hAnsi="Times New Roman"/>
                <w:i/>
                <w:iCs/>
                <w:kern w:val="0"/>
                <w:sz w:val="22"/>
              </w:rPr>
              <w:t>et al.</w:t>
            </w:r>
            <w:r w:rsidRPr="004B0DC2">
              <w:rPr>
                <w:rFonts w:ascii="Times New Roman" w:hAnsi="Times New Roman"/>
                <w:kern w:val="0"/>
                <w:sz w:val="22"/>
              </w:rPr>
              <w:t>, 2007)</w:t>
            </w:r>
            <w:r>
              <w:rPr>
                <w:rFonts w:ascii="Times New Roman" w:hAnsi="Times New Roman"/>
                <w:color w:val="000000"/>
                <w:kern w:val="0"/>
                <w:sz w:val="22"/>
                <w:szCs w:val="22"/>
                <w:lang w:eastAsia="pt-BR"/>
                <w14:ligatures w14:val="none"/>
              </w:rPr>
              <w:fldChar w:fldCharType="end"/>
            </w:r>
          </w:p>
        </w:tc>
      </w:tr>
      <w:tr w:rsidR="005B1345" w:rsidRPr="007F25F6" w14:paraId="6867A06B"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7C9A9449"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5137A86F"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5F458429" w14:textId="33F4493D"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Inhibits nitrite production and INOS protein expression.</w:t>
            </w:r>
          </w:p>
        </w:tc>
        <w:tc>
          <w:tcPr>
            <w:tcW w:w="1701" w:type="dxa"/>
            <w:vAlign w:val="center"/>
            <w:hideMark/>
          </w:tcPr>
          <w:p w14:paraId="08EC10EF" w14:textId="4EEC85A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C12 cells.</w:t>
            </w:r>
          </w:p>
        </w:tc>
        <w:tc>
          <w:tcPr>
            <w:tcW w:w="2126" w:type="dxa"/>
            <w:noWrap/>
            <w:vAlign w:val="center"/>
            <w:hideMark/>
          </w:tcPr>
          <w:p w14:paraId="635253D9" w14:textId="3F6CD7EC" w:rsidR="000248B4" w:rsidRPr="007F25F6"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val="pt-BR" w:eastAsia="pt-BR"/>
                <w14:ligatures w14:val="none"/>
              </w:rPr>
            </w:pPr>
            <w:r>
              <w:rPr>
                <w:rFonts w:ascii="Times New Roman" w:hAnsi="Times New Roman"/>
                <w:color w:val="000000"/>
                <w:kern w:val="0"/>
                <w:sz w:val="22"/>
                <w:szCs w:val="22"/>
                <w:lang w:eastAsia="pt-BR"/>
                <w14:ligatures w14:val="none"/>
              </w:rPr>
              <w:fldChar w:fldCharType="begin"/>
            </w:r>
            <w:r w:rsidRPr="007F25F6">
              <w:rPr>
                <w:rFonts w:ascii="Times New Roman" w:hAnsi="Times New Roman"/>
                <w:color w:val="000000"/>
                <w:kern w:val="0"/>
                <w:sz w:val="22"/>
                <w:szCs w:val="22"/>
                <w:lang w:val="pt-BR" w:eastAsia="pt-BR"/>
                <w14:ligatures w14:val="none"/>
              </w:rPr>
              <w:instrText xml:space="preserve"> ADDIN ZOTERO_ITEM CSL_CITATION {"citationID":"dDSWfYSv","properties":{"formattedCitation":"(Esposito, De Filippis, Maiuri, {\\i{}et al.}, 2006)","plainCitation":"(Esposito, De Filippis, Maiuri, et al., 2006)","noteIndex":0},"citationItems":[{"id":188,"uris":["http://zotero.org/users/11933415/items/ARYU7CSM"],"itemData":{"id":188,"type":"article-journal","abstract":"In view of the pro-inflammatory scenario observed in Alzheimer's disease, in the recent years anti-inflammatory drugs have been proposed as potential therapeutic agents. We have previously shown that cannabidiol, the main non-psychotropic component from Cannabis sativa, possess a variegate combination of anti-oxidant and anti-apoptotic effects that protect PC12 cells from Abeta toxicity. In parallel, cannabidiol has been described to have anti-inflammatory properties in acute models of inflammation but the possible inhibitory effect of cannabidiol on iNOS protein expression and nitrite production in the nitrosative stress induced by Abeta in neuronal cell-line is un-investigated. Stimulation of differentiated PC12 cells with Abeta (1-42) (1 microg/mL) for 36 h caused a significant increase of nitrite production, compared to un-stimulated cells, that was inhibited in a concentration-dependent manner by both the non-selective iNOS inhibitor, L-NAME (0.3-30 microM), and, at higher extent, by the selective iNOS inhibitor SMT (0.3-30 microM). CBD (10(-6) to 10(-4) M) inhibited both nitrite production and iNOS protein expression induced by Abeta (1-42). Cannabidiol effect was mediated through the inhibition of phosphorylated form of p38 MAP kinase and transcription factor nuclear factor-kappaB activation in a concentration-dependent manner. The here reported data increases our knowledge about the possible neuroprotective mechanism of cannabidiol, highlighting the importance of this compound to inhibit beta-amyloid induced neurodegeneration, in view of its low toxicity in humans.","container-title":"Neuroscience Letters","DOI":"10.1016/j.neulet.2006.01.047","ISSN":"0304-3940","issue":"1-2","journalAbbreviation":"Neurosci Lett","language":"eng","note":"PMID: 16490313","page":"91-95","source":"PubMed","title":"Cannabidiol inhibits inducible nitric oxide synthase protein expression and nitric oxide production in beta-amyloid stimulated PC12 neurons through p38 MAP kinase and NF-kappaB involvement","volume":"399","author":[{"family":"Esposito","given":"Giuseppe"},{"family":"De Filippis","given":"Daniele"},{"family":"Maiuri","given":"Maria Chiara"},{"family":"De Stefano","given":"Daniela"},{"family":"Carnuccio","given":"Rosa"},{"family":"Iuvone","given":"Teresa"}],"issued":{"date-parts":[["2006",5,15]]}}}],"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lang w:val="pt-BR"/>
              </w:rPr>
              <w:t xml:space="preserve">(Esposito, De </w:t>
            </w:r>
            <w:proofErr w:type="spellStart"/>
            <w:r w:rsidRPr="007F25F6">
              <w:rPr>
                <w:rFonts w:ascii="Times New Roman" w:hAnsi="Times New Roman"/>
                <w:kern w:val="0"/>
                <w:sz w:val="22"/>
                <w:lang w:val="pt-BR"/>
              </w:rPr>
              <w:t>Filippis</w:t>
            </w:r>
            <w:proofErr w:type="spellEnd"/>
            <w:r w:rsidRPr="007F25F6">
              <w:rPr>
                <w:rFonts w:ascii="Times New Roman" w:hAnsi="Times New Roman"/>
                <w:kern w:val="0"/>
                <w:sz w:val="22"/>
                <w:lang w:val="pt-BR"/>
              </w:rPr>
              <w:t xml:space="preserve">, </w:t>
            </w:r>
            <w:proofErr w:type="spellStart"/>
            <w:r w:rsidRPr="007F25F6">
              <w:rPr>
                <w:rFonts w:ascii="Times New Roman" w:hAnsi="Times New Roman"/>
                <w:kern w:val="0"/>
                <w:sz w:val="22"/>
                <w:lang w:val="pt-BR"/>
              </w:rPr>
              <w:t>Maiuri</w:t>
            </w:r>
            <w:proofErr w:type="spellEnd"/>
            <w:r w:rsidRPr="007F25F6">
              <w:rPr>
                <w:rFonts w:ascii="Times New Roman" w:hAnsi="Times New Roman"/>
                <w:kern w:val="0"/>
                <w:sz w:val="22"/>
                <w:lang w:val="pt-BR"/>
              </w:rPr>
              <w:t xml:space="preserve">, </w:t>
            </w:r>
            <w:r w:rsidRPr="007F25F6">
              <w:rPr>
                <w:rFonts w:ascii="Times New Roman" w:hAnsi="Times New Roman"/>
                <w:i/>
                <w:iCs/>
                <w:kern w:val="0"/>
                <w:sz w:val="22"/>
                <w:lang w:val="pt-BR"/>
              </w:rPr>
              <w:t>et al.</w:t>
            </w:r>
            <w:r w:rsidRPr="007F25F6">
              <w:rPr>
                <w:rFonts w:ascii="Times New Roman" w:hAnsi="Times New Roman"/>
                <w:kern w:val="0"/>
                <w:sz w:val="22"/>
                <w:lang w:val="pt-BR"/>
              </w:rPr>
              <w:t>, 2006)</w:t>
            </w:r>
            <w:r>
              <w:rPr>
                <w:rFonts w:ascii="Times New Roman" w:hAnsi="Times New Roman"/>
                <w:color w:val="000000"/>
                <w:kern w:val="0"/>
                <w:sz w:val="22"/>
                <w:szCs w:val="22"/>
                <w:lang w:eastAsia="pt-BR"/>
                <w14:ligatures w14:val="none"/>
              </w:rPr>
              <w:fldChar w:fldCharType="end"/>
            </w:r>
          </w:p>
        </w:tc>
      </w:tr>
      <w:tr w:rsidR="005B1345" w:rsidRPr="00C777F8" w14:paraId="20D6CD43"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6A821AFC" w14:textId="77777777" w:rsidR="000248B4" w:rsidRPr="007F25F6" w:rsidRDefault="000248B4" w:rsidP="000248B4">
            <w:pPr>
              <w:ind w:firstLine="0"/>
              <w:jc w:val="center"/>
              <w:rPr>
                <w:rFonts w:ascii="Times New Roman" w:hAnsi="Times New Roman"/>
                <w:color w:val="000000"/>
                <w:kern w:val="0"/>
                <w:sz w:val="22"/>
                <w:szCs w:val="22"/>
                <w:lang w:val="pt-BR" w:eastAsia="pt-BR"/>
                <w14:ligatures w14:val="none"/>
              </w:rPr>
            </w:pPr>
          </w:p>
        </w:tc>
        <w:tc>
          <w:tcPr>
            <w:tcW w:w="1754" w:type="dxa"/>
            <w:noWrap/>
            <w:vAlign w:val="center"/>
            <w:hideMark/>
          </w:tcPr>
          <w:p w14:paraId="1C5227E4" w14:textId="5CF0B0F6"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roofErr w:type="spellStart"/>
            <w:r w:rsidRPr="00C777F8">
              <w:rPr>
                <w:rFonts w:ascii="Times New Roman" w:hAnsi="Times New Roman"/>
                <w:color w:val="000000"/>
                <w:kern w:val="0"/>
                <w:sz w:val="22"/>
                <w:szCs w:val="22"/>
                <w:lang w:eastAsia="pt-BR"/>
                <w14:ligatures w14:val="none"/>
              </w:rPr>
              <w:t>PPARγ</w:t>
            </w:r>
            <w:proofErr w:type="spellEnd"/>
            <w:r w:rsidRPr="00C777F8">
              <w:rPr>
                <w:rFonts w:ascii="Times New Roman" w:hAnsi="Times New Roman"/>
                <w:color w:val="000000"/>
                <w:kern w:val="0"/>
                <w:sz w:val="22"/>
                <w:szCs w:val="22"/>
                <w:lang w:eastAsia="pt-BR"/>
                <w14:ligatures w14:val="none"/>
              </w:rPr>
              <w:t xml:space="preserve"> modulation</w:t>
            </w:r>
          </w:p>
        </w:tc>
        <w:tc>
          <w:tcPr>
            <w:tcW w:w="3827" w:type="dxa"/>
            <w:vAlign w:val="center"/>
            <w:hideMark/>
          </w:tcPr>
          <w:p w14:paraId="16D1105A" w14:textId="59A29DA1"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 xml:space="preserve">Activation of </w:t>
            </w:r>
            <w:proofErr w:type="spellStart"/>
            <w:r w:rsidRPr="00C777F8">
              <w:rPr>
                <w:rFonts w:ascii="Times New Roman" w:hAnsi="Times New Roman"/>
                <w:color w:val="000000"/>
                <w:kern w:val="0"/>
                <w:sz w:val="22"/>
                <w:szCs w:val="22"/>
                <w:lang w:eastAsia="pt-BR"/>
                <w14:ligatures w14:val="none"/>
              </w:rPr>
              <w:t>PPARγ</w:t>
            </w:r>
            <w:proofErr w:type="spellEnd"/>
            <w:r w:rsidRPr="00C777F8">
              <w:rPr>
                <w:rFonts w:ascii="Times New Roman" w:hAnsi="Times New Roman"/>
                <w:color w:val="000000"/>
                <w:kern w:val="0"/>
                <w:sz w:val="22"/>
                <w:szCs w:val="22"/>
                <w:lang w:eastAsia="pt-BR"/>
                <w14:ligatures w14:val="none"/>
              </w:rPr>
              <w:t xml:space="preserve"> reduces neuronal damage and promotes hippocampal neurogenesis.</w:t>
            </w:r>
          </w:p>
        </w:tc>
        <w:tc>
          <w:tcPr>
            <w:tcW w:w="1701" w:type="dxa"/>
            <w:vAlign w:val="center"/>
            <w:hideMark/>
          </w:tcPr>
          <w:p w14:paraId="6D6CFAD9" w14:textId="08D56130"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Rat AD model.</w:t>
            </w:r>
          </w:p>
        </w:tc>
        <w:tc>
          <w:tcPr>
            <w:tcW w:w="2126" w:type="dxa"/>
            <w:noWrap/>
            <w:vAlign w:val="center"/>
            <w:hideMark/>
          </w:tcPr>
          <w:p w14:paraId="08E052D8" w14:textId="4BBF80B6"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fNXgTr6H","properties":{"formattedCitation":"(Esposito {\\i{}et al.}, 2011)","plainCitation":"(Esposito et al., 2011)","noteIndex":0},"citationItems":[{"id":187,"uris":["http://zotero.org/users/11933415/items/3GKXE74Q"],"itemData":{"id":187,"type":"article-journal","abstract":"Peroxisome proliferator-activated receptor-γ (PPARγ) has been reported to be involved in the etiology of pathological features of Alzheimer's disease (AD). Cannabidiol (CBD), a Cannabis derivative devoid of psychomimetic effects, has attracted much attention because of its promising neuroprotective properties in rat AD models, even though the mechanism responsible for such actions remains unknown. This study was aimed at exploring whether CBD effects could be subordinate to its activity at PPARγ, which has been recently indicated as its putative binding site. CBD actions on β-amyloid-induced neurotoxicity in rat AD models, either in presence or absence of PPAR antagonists were investigated. Results showed that the blockade of PPARγ was able to significantly blunt CBD effects on reactive gliosis and subsequently on neuronal damage. Moreover, due to its interaction at PPARγ, CBD was observed to stimulate hippocampal neurogenesis. All these findings report the inescapable role of this receptor in mediating CBD actions, here reported.","container-title":"PloS One","DOI":"10.1371/journal.pone.0028668","ISSN":"1932-6203","issue":"12","journalAbbreviation":"PLoS One","language":"eng","note":"PMID: 22163051\nPMCID: PMC3230631","page":"e28668","source":"PubMed","title":"Cannabidiol reduces Aβ-induced neuroinflammation and promotes hippocampal neurogenesis through PPARγ involvement","volume":"6","author":[{"family":"Esposito","given":"Giuseppe"},{"family":"Scuderi","given":"Caterina"},{"family":"Valenza","given":"Marta"},{"family":"Togna","given":"Giuseppina Ines"},{"family":"Latina","given":"Valentina"},{"family":"De Filippis","given":"Daniele"},{"family":"Cipriano","given":"Mariateresa"},{"family":"Carratù","given":"Maria Rosaria"},{"family":"Iuvone","given":"Teresa"},{"family":"Steardo","given":"Luca"}],"issued":{"date-parts":[["2011"]]}}}],"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 xml:space="preserve">(Esposito </w:t>
            </w:r>
            <w:r w:rsidRPr="007F25F6">
              <w:rPr>
                <w:rFonts w:ascii="Times New Roman" w:hAnsi="Times New Roman"/>
                <w:i/>
                <w:iCs/>
                <w:kern w:val="0"/>
                <w:sz w:val="22"/>
              </w:rPr>
              <w:t>et al.</w:t>
            </w:r>
            <w:r w:rsidRPr="007F25F6">
              <w:rPr>
                <w:rFonts w:ascii="Times New Roman" w:hAnsi="Times New Roman"/>
                <w:kern w:val="0"/>
                <w:sz w:val="22"/>
              </w:rPr>
              <w:t>, 2011)</w:t>
            </w:r>
            <w:r>
              <w:rPr>
                <w:rFonts w:ascii="Times New Roman" w:hAnsi="Times New Roman"/>
                <w:color w:val="000000"/>
                <w:kern w:val="0"/>
                <w:sz w:val="22"/>
                <w:szCs w:val="22"/>
                <w:lang w:eastAsia="pt-BR"/>
                <w14:ligatures w14:val="none"/>
              </w:rPr>
              <w:fldChar w:fldCharType="end"/>
            </w:r>
          </w:p>
        </w:tc>
      </w:tr>
      <w:tr w:rsidR="005B1345" w:rsidRPr="00C777F8" w14:paraId="57A654E2" w14:textId="77777777" w:rsidTr="005B1345">
        <w:trPr>
          <w:trHeight w:val="900"/>
        </w:trPr>
        <w:tc>
          <w:tcPr>
            <w:cnfStyle w:val="001000000000" w:firstRow="0" w:lastRow="0" w:firstColumn="1" w:lastColumn="0" w:oddVBand="0" w:evenVBand="0" w:oddHBand="0" w:evenHBand="0" w:firstRowFirstColumn="0" w:firstRowLastColumn="0" w:lastRowFirstColumn="0" w:lastRowLastColumn="0"/>
            <w:tcW w:w="2074" w:type="dxa"/>
            <w:vMerge w:val="restart"/>
            <w:noWrap/>
            <w:vAlign w:val="center"/>
            <w:hideMark/>
          </w:tcPr>
          <w:p w14:paraId="6B8D3DEE" w14:textId="2DA35C11" w:rsidR="000248B4" w:rsidRPr="00C777F8" w:rsidRDefault="000248B4" w:rsidP="000248B4">
            <w:pPr>
              <w:ind w:firstLine="0"/>
              <w:jc w:val="center"/>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Oxidative stress</w:t>
            </w:r>
          </w:p>
        </w:tc>
        <w:tc>
          <w:tcPr>
            <w:tcW w:w="1754" w:type="dxa"/>
            <w:noWrap/>
            <w:vAlign w:val="center"/>
            <w:hideMark/>
          </w:tcPr>
          <w:p w14:paraId="248DD550" w14:textId="4A2A1575"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Glyoxalase pathway</w:t>
            </w:r>
          </w:p>
        </w:tc>
        <w:tc>
          <w:tcPr>
            <w:tcW w:w="3827" w:type="dxa"/>
            <w:vAlign w:val="center"/>
            <w:hideMark/>
          </w:tcPr>
          <w:p w14:paraId="703D2FA8" w14:textId="6E5522FC"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 xml:space="preserve">Prevention of cell damage mediated by methylglyoxal through enhancement of the neural </w:t>
            </w:r>
            <w:proofErr w:type="spellStart"/>
            <w:r w:rsidRPr="00C777F8">
              <w:rPr>
                <w:rFonts w:ascii="Times New Roman" w:hAnsi="Times New Roman"/>
                <w:color w:val="000000"/>
                <w:kern w:val="0"/>
                <w:sz w:val="22"/>
                <w:szCs w:val="22"/>
                <w:lang w:eastAsia="pt-BR"/>
                <w14:ligatures w14:val="none"/>
              </w:rPr>
              <w:t>glioxalase</w:t>
            </w:r>
            <w:proofErr w:type="spellEnd"/>
            <w:r w:rsidRPr="00C777F8">
              <w:rPr>
                <w:rFonts w:ascii="Times New Roman" w:hAnsi="Times New Roman"/>
                <w:color w:val="000000"/>
                <w:kern w:val="0"/>
                <w:sz w:val="22"/>
                <w:szCs w:val="22"/>
                <w:lang w:eastAsia="pt-BR"/>
                <w14:ligatures w14:val="none"/>
              </w:rPr>
              <w:t xml:space="preserve"> pathway.</w:t>
            </w:r>
          </w:p>
        </w:tc>
        <w:tc>
          <w:tcPr>
            <w:tcW w:w="1701" w:type="dxa"/>
            <w:vAlign w:val="center"/>
            <w:hideMark/>
          </w:tcPr>
          <w:p w14:paraId="765A38D0" w14:textId="5C16FC2C"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 Elegans strain modeling Alzheimer's disease.</w:t>
            </w:r>
          </w:p>
        </w:tc>
        <w:tc>
          <w:tcPr>
            <w:tcW w:w="2126" w:type="dxa"/>
            <w:noWrap/>
            <w:vAlign w:val="center"/>
            <w:hideMark/>
          </w:tcPr>
          <w:p w14:paraId="7E427C45" w14:textId="73F55F92"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Evfycgvp","properties":{"formattedCitation":"(Frandsen &amp; Narayanasamy, 2022)","plainCitation":"(Frandsen &amp; Narayanasamy, 2022)","noteIndex":0},"citationItems":[{"id":186,"uris":["http://zotero.org/users/11933415/items/UTVHVMLH"],"itemData":{"id":186,"type":"article-journal","abstract":"Cannabidiol is a nonpsychoactive phytocannabinoid produced by the Cannabis sativa plant and possesses a wide range of pharmacological activities, including anti-inflammatory, antioxidant, and neuroprotective activities. Cannabidiol functions in a neuroprotective manner, in part through the activation of cellular antioxidant pathways. The glyoxalase pathway detoxifies methylglyoxal, a highly reactive metabolic byproduct that can accumulate in the brain, and contributes to the severity of neurodegenerative diseases, including Alzheimer's disease. While cannabidiol's antioxidant properties have been investigated, it is currently unknown how it may modulate the glyoxalase pathway. In this research paper, we examine the effects of Cannabidiol on cerebellar neurons and in several Caenorhabditis elegans strains. We determined that a limited amount of Cannabidiol can prevent methylglyoxal-mediated cellular damage through enhancement of the neural glyoxalase pathway and extend the lifespan and survival of C. elegans, including a transgenic C. elegans strain modeling Alzheimer's disease.","container-title":"ACS chemical neuroscience","DOI":"10.1021/acschemneuro.1c00667","ISSN":"1948-7193","issue":"8","journalAbbreviation":"ACS Chem Neurosci","language":"eng","note":"PMID: 35385645","page":"1165-1177","source":"PubMed","title":"Effect of Cannabidiol on the Neural Glyoxalase Pathway Function and Longevity of Several C. elegans Strains Including a C. elegans Alzheimer's Disease Model","volume":"13","author":[{"family":"Frandsen","given":"Joel"},{"family":"Narayanasamy","given":"Prabagaran"}],"issued":{"date-parts":[["2022",4,20]]}}}],"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sz w:val="22"/>
              </w:rPr>
              <w:t>(Frandsen &amp; Narayanasamy, 2022)</w:t>
            </w:r>
            <w:r>
              <w:rPr>
                <w:rFonts w:ascii="Times New Roman" w:hAnsi="Times New Roman"/>
                <w:color w:val="000000"/>
                <w:kern w:val="0"/>
                <w:sz w:val="22"/>
                <w:szCs w:val="22"/>
                <w:lang w:eastAsia="pt-BR"/>
                <w14:ligatures w14:val="none"/>
              </w:rPr>
              <w:fldChar w:fldCharType="end"/>
            </w:r>
          </w:p>
        </w:tc>
      </w:tr>
      <w:tr w:rsidR="005B1345" w:rsidRPr="00C777F8" w14:paraId="7369EF3B"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231338A5"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noWrap/>
            <w:vAlign w:val="center"/>
            <w:hideMark/>
          </w:tcPr>
          <w:p w14:paraId="3370E3EA" w14:textId="3CB4490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roofErr w:type="spellStart"/>
            <w:r w:rsidRPr="00C777F8">
              <w:rPr>
                <w:rFonts w:ascii="Times New Roman" w:hAnsi="Times New Roman"/>
                <w:color w:val="000000"/>
                <w:kern w:val="0"/>
                <w:sz w:val="22"/>
                <w:szCs w:val="22"/>
                <w:lang w:eastAsia="pt-BR"/>
                <w14:ligatures w14:val="none"/>
              </w:rPr>
              <w:t>Wnt</w:t>
            </w:r>
            <w:proofErr w:type="spellEnd"/>
            <w:r w:rsidRPr="00C777F8">
              <w:rPr>
                <w:rFonts w:ascii="Times New Roman" w:hAnsi="Times New Roman"/>
                <w:color w:val="000000"/>
                <w:kern w:val="0"/>
                <w:sz w:val="22"/>
                <w:szCs w:val="22"/>
                <w:lang w:eastAsia="pt-BR"/>
                <w14:ligatures w14:val="none"/>
              </w:rPr>
              <w:t xml:space="preserve">/Β-catenin pathway and </w:t>
            </w:r>
            <w:proofErr w:type="spellStart"/>
            <w:r w:rsidRPr="00C777F8">
              <w:rPr>
                <w:rFonts w:ascii="Times New Roman" w:hAnsi="Times New Roman"/>
                <w:color w:val="000000"/>
                <w:kern w:val="0"/>
                <w:sz w:val="22"/>
                <w:szCs w:val="22"/>
                <w:lang w:eastAsia="pt-BR"/>
                <w14:ligatures w14:val="none"/>
              </w:rPr>
              <w:t>PPARγ</w:t>
            </w:r>
            <w:proofErr w:type="spellEnd"/>
          </w:p>
        </w:tc>
        <w:tc>
          <w:tcPr>
            <w:tcW w:w="3827" w:type="dxa"/>
            <w:vAlign w:val="center"/>
            <w:hideMark/>
          </w:tcPr>
          <w:p w14:paraId="0CE456E9" w14:textId="290360F8"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Regulation of the pathway, reducing oxidative stress.</w:t>
            </w:r>
          </w:p>
        </w:tc>
        <w:tc>
          <w:tcPr>
            <w:tcW w:w="1701" w:type="dxa"/>
            <w:vAlign w:val="center"/>
            <w:hideMark/>
          </w:tcPr>
          <w:p w14:paraId="2EE6E663" w14:textId="3A991665"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C12 cells.</w:t>
            </w:r>
          </w:p>
        </w:tc>
        <w:tc>
          <w:tcPr>
            <w:tcW w:w="2126" w:type="dxa"/>
            <w:noWrap/>
            <w:vAlign w:val="center"/>
            <w:hideMark/>
          </w:tcPr>
          <w:p w14:paraId="6B213137" w14:textId="3786102F"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7w5UDdOd","properties":{"formattedCitation":"(Vall\\uc0\\u233{}e {\\i{}et al.}, 2017)","plainCitation":"(Vallée et al., 2017)","noteIndex":0},"citationItems":[{"id":206,"uris":["http://zotero.org/users/11933415/items/U6QQ8VXA"],"itemData":{"id":206,"type":"article-journal","abstract":"Alzheimer's disease (AD) is a neurodegenerative disease, in which the primary etiology remains unknown. AD presents amyloid beta (Aβ) protein aggregation and neurofibrillary plaque deposits. AD shows oxidative stress and chronic inflammation. In AD, canonical Wingless-Int (Wnt)/β-catenin pathway is downregulated, whereas peroxisome proliferator-activated receptor γ (PPARγ) is increased. Downregulation of Wnt/β-catenin, through activation of glycogen synthase kinase-3β (GSK-3β) by Aβ, and inactivation of phosphatidylinositol 3-kinase/Akt signaling involve oxidative stress in AD. Cannabidiol (CBD) is a non-psychotomimetic phytocannabinoid from Cannabis sativa plant. In PC12 cells, Aβ-induced tau protein hyperphosphorylation is inhibited by CBD. This inhibition is associated with a downregulation of p-GSK-3β, an inhibitor of Wnt pathway. CBD may also increase Wnt/β-catenin by stimulation of PPARγ, inhibition of Aβ and ubiquitination of amyloid precursor protein. CBD attenuates oxidative stress and diminishes mitochondrial dysfunction and reactive oxygen species generation. CBD suppresses, through activation of PPARγ, pro-inflammatory signaling and may be a potential new candidate for AD therapy.","container-title":"Acta Biochimica Et Biophysica Sinica","DOI":"10.1093/abbs/gmx073","ISSN":"1745-7270","issue":"10","journalAbbreviation":"Acta Biochim Biophys Sin (Shanghai)","language":"eng","note":"PMID: 28981597","page":"853-866","source":"PubMed","title":"Effects of cannabidiol interactions with Wnt/β-catenin pathway and PPARγ on oxidative stress and neuroinflammation in Alzheimer's disease","volume":"49","author":[{"family":"Vallée","given":"Alexandre"},{"family":"Lecarpentier","given":"Yves"},{"family":"Guillevin","given":"Rémy"},{"family":"Vallée","given":"Jean-Noël"}],"issued":{"date-parts":[["2017",10,1]]}}}],"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 xml:space="preserve">(Vallée </w:t>
            </w:r>
            <w:r w:rsidRPr="007F25F6">
              <w:rPr>
                <w:rFonts w:ascii="Times New Roman" w:hAnsi="Times New Roman"/>
                <w:i/>
                <w:iCs/>
                <w:kern w:val="0"/>
                <w:sz w:val="22"/>
              </w:rPr>
              <w:t>et al.</w:t>
            </w:r>
            <w:r w:rsidRPr="007F25F6">
              <w:rPr>
                <w:rFonts w:ascii="Times New Roman" w:hAnsi="Times New Roman"/>
                <w:kern w:val="0"/>
                <w:sz w:val="22"/>
              </w:rPr>
              <w:t>, 2017)</w:t>
            </w:r>
            <w:r>
              <w:rPr>
                <w:rFonts w:ascii="Times New Roman" w:hAnsi="Times New Roman"/>
                <w:color w:val="000000"/>
                <w:kern w:val="0"/>
                <w:sz w:val="22"/>
                <w:szCs w:val="22"/>
                <w:lang w:eastAsia="pt-BR"/>
                <w14:ligatures w14:val="none"/>
              </w:rPr>
              <w:fldChar w:fldCharType="end"/>
            </w:r>
          </w:p>
        </w:tc>
      </w:tr>
      <w:tr w:rsidR="005B1345" w:rsidRPr="00C777F8" w14:paraId="1FE0B368"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420BAC22"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restart"/>
            <w:noWrap/>
            <w:vAlign w:val="center"/>
            <w:hideMark/>
          </w:tcPr>
          <w:p w14:paraId="54D77E60" w14:textId="485ABF7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Reactive oxygens species</w:t>
            </w:r>
          </w:p>
        </w:tc>
        <w:tc>
          <w:tcPr>
            <w:tcW w:w="3827" w:type="dxa"/>
            <w:vAlign w:val="center"/>
            <w:hideMark/>
          </w:tcPr>
          <w:p w14:paraId="6A180389" w14:textId="433B1D73"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BD was found to scavenge reactive oxygen species without inducing the overexpression of oxidative genes.</w:t>
            </w:r>
          </w:p>
        </w:tc>
        <w:tc>
          <w:tcPr>
            <w:tcW w:w="1701" w:type="dxa"/>
            <w:noWrap/>
            <w:vAlign w:val="center"/>
            <w:hideMark/>
          </w:tcPr>
          <w:p w14:paraId="364C96BB" w14:textId="7A652333"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 Elegans model.</w:t>
            </w:r>
          </w:p>
        </w:tc>
        <w:tc>
          <w:tcPr>
            <w:tcW w:w="2126" w:type="dxa"/>
            <w:noWrap/>
            <w:vAlign w:val="center"/>
            <w:hideMark/>
          </w:tcPr>
          <w:p w14:paraId="333F565B" w14:textId="07959307"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C4KjEhfk","properties":{"formattedCitation":"(Zhang {\\i{}et al.}, 2022)","plainCitation":"(Zhang et al., 2022)","noteIndex":0},"citationItems":[{"id":279,"uris":["http://zotero.org/users/11933415/items/G7TEWNPR"],"itemData":{"id":279,"type":"article-journal","container-title":"European Journal of Pharmacology","DOI":"10.1016/j.ejphar.2022.174829","ISSN":"00142999","journalAbbreviation":"European Journal of Pharmacology","language":"en","page":"174829","source":"DOI.org (Crossref)","title":"Cannabidiol protects against Alzheimer's disease in C. elegans via ROS scavenging activity of its phenolic hydroxyl groups","volume":"919","author":[{"family":"Zhang","given":"Yue"},{"family":"Li","given":"Hongyuan"},{"family":"Jin","given":"Sha"},{"family":"Lu","given":"Yuyuan"},{"family":"Peng","given":"Yinghua"},{"family":"Zhao","given":"Lihui"},{"family":"Wang","given":"Xiaohui"}],"issued":{"date-parts":[["2022",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 xml:space="preserve">(Zhang </w:t>
            </w:r>
            <w:r w:rsidRPr="007F25F6">
              <w:rPr>
                <w:rFonts w:ascii="Times New Roman" w:hAnsi="Times New Roman"/>
                <w:i/>
                <w:iCs/>
                <w:kern w:val="0"/>
                <w:sz w:val="22"/>
              </w:rPr>
              <w:t>et al.</w:t>
            </w:r>
            <w:r w:rsidRPr="007F25F6">
              <w:rPr>
                <w:rFonts w:ascii="Times New Roman" w:hAnsi="Times New Roman"/>
                <w:kern w:val="0"/>
                <w:sz w:val="22"/>
              </w:rPr>
              <w:t>, 2022)</w:t>
            </w:r>
            <w:r>
              <w:rPr>
                <w:rFonts w:ascii="Times New Roman" w:hAnsi="Times New Roman"/>
                <w:color w:val="000000"/>
                <w:kern w:val="0"/>
                <w:sz w:val="22"/>
                <w:szCs w:val="22"/>
                <w:lang w:eastAsia="pt-BR"/>
                <w14:ligatures w14:val="none"/>
              </w:rPr>
              <w:fldChar w:fldCharType="end"/>
            </w:r>
          </w:p>
        </w:tc>
      </w:tr>
      <w:tr w:rsidR="005B1345" w:rsidRPr="00C777F8" w14:paraId="2E031943" w14:textId="77777777" w:rsidTr="005B1345">
        <w:trPr>
          <w:trHeight w:val="61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0A4F682A"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235BBC65"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Merge w:val="restart"/>
            <w:vAlign w:val="center"/>
            <w:hideMark/>
          </w:tcPr>
          <w:p w14:paraId="11573DD2" w14:textId="23BCF01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Extracts with CBD reduces ROS levels</w:t>
            </w:r>
          </w:p>
        </w:tc>
        <w:tc>
          <w:tcPr>
            <w:tcW w:w="1701" w:type="dxa"/>
            <w:vAlign w:val="center"/>
            <w:hideMark/>
          </w:tcPr>
          <w:p w14:paraId="5AEB4D92" w14:textId="65748F48"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 Elegans model.</w:t>
            </w:r>
          </w:p>
        </w:tc>
        <w:tc>
          <w:tcPr>
            <w:tcW w:w="2126" w:type="dxa"/>
            <w:noWrap/>
            <w:vAlign w:val="center"/>
            <w:hideMark/>
          </w:tcPr>
          <w:p w14:paraId="100BC14B" w14:textId="23A93AE7"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0LWHCdjy","properties":{"formattedCitation":"(Vanin {\\i{}et al.}, 2022; Wang {\\i{}et al.}, 2023)","plainCitation":"(Vanin et al., 2022; Wang et al., 2023)","noteIndex":0},"citationItems":[{"id":185,"uris":["http://zotero.org/users/11933415/items/64ZF32WQ"],"itemData":{"id":185,"type":"article-journal","abstract":"Substances from the Cannabis sativa species, especially cannabidiol (CBD) and Delta-9-tetrahydrocannabinol (Δ9-THC), have attracted medical attention in recent years. The actions of these two main cannabinoids modulate the cholinergic nervous system (CholNS) involving development, synaptic plasticity, and response to endogenous and environmental damage, as a characteristic of many neurodegenerative diseases. The dynamics of these diseases are mediated by specific neurotransmitters, such as the GABAergic nervous system (GNS) and the CholNS. The nematode Caenorhabditis elegans is an important experimental model, which has different neurotransmitter systems that coordinate its behavior and has a transgene strain that encodes the human β-amyloid 1-42 peptide in body wall muscle, one of the main proteins involved in Alzheimer´s disease. Therefore, the objective of this study was to evaluate the protective potential of terpenoids found in C. sativa in the GNS and CholNS of C. elegans. The effect of two C. sativa oils with variations in CBD and THC concentrations on acetylcholinesterase (AChE) activity, lipid peroxidation, and behavior of C. elegans was evaluated. C. sativa oils were efficient in increasing pharyngeal pumping rate and reducing defecation cycle, AChE activity, and ROS levels in N2 strains. In the muscle:Abeta1-42 strain, mainly when using CBD oil, worm movement, body bends, and pharyngeal pumping were increased, with a reduced AChE activity. Consequently, greater investments in scientific research are needed, in addition to breaking the taboo on the use of the C. sativa plant as an alternative for medicinal use, especially in neurodegenerative diseases, which have already shown positive initial results.","container-title":"Scientific Reports","DOI":"10.1038/s41598-022-19598-3","ISSN":"2045-2322","issue":"1","journalAbbreviation":"Sci Rep","language":"eng","note":"PMID: 36100636\nPMCID: PMC9470673","page":"15376","source":"PubMed","title":"Neuroprotective potential of Cannabis sativa-based oils in Caenorhabditis elegans","volume":"12","author":[{"family":"Vanin","given":"Ana Paula"},{"family":"Tamagno","given":"Wagner Antonio"},{"family":"Alves","given":"Carla"},{"family":"Mesacasa","given":"Letícia"},{"family":"Santin","given":"Luciani Figueiredo"},{"family":"Sutorillo","given":"Nathália Tafarel"},{"family":"Bilibio","given":"Denise"},{"family":"Müller","given":"Caroline"},{"family":"Galon","given":"Leandro"},{"family":"Kaizer","given":"Rosilene Rodrigues"}],"issued":{"date-parts":[["2022",9,13]]}}},{"id":184,"uris":["http://zotero.org/users/11933415/items/G2QRUVUC"],"itemData":{"id":184,"type":"article-journal","abstract":"Introduction: As aging is the leading risk factor for Alzheimer's disease (AD), ablation of senescent cells is a promising therapeutic approach to prevent AD. It is known that astrocytes lose their ability to maintain a healthy brain environment when aging. Studies have recently shown that cannabidiol (CBD) provides a promising therapeutic avenue for AD; however, if or how CBD prevents astrocyte aging is not known. Materials and Methods: In this study, human astrocytes were employed to measure amyloid-beta (Aβ)-induced senescence features, including senescence-associated β-galactosidase (SA-β-gal), p16INK4A, p21WAF1, and p53. The effects of CBD on the production of mitochondrial dysfunction and mitophagy pathway were measured by Western blot and fluorescence assay. Caenorhabditis elegans was used as in vivo AD model to investigate the effects of CBD on life span and health span. All experimental procedures were approved by the Human Research Ethics Committee, University of Wollongong, Australia. Results: In human astrocytes, we show that treatment with Aβ, an endogenous pathogenic agent of AD, results in an increase in the percentage of SA-β-gal-positive cells and induces mitochondrial reactive oxygen species (ROS). However, CBD treatment protects from Aβ-induced senescence. Furthermore, the anti-senescence and anti-apoptotic activities of CBD were observed to be mediated through the protective effect of Parkin-dependent mitophagy. In C. elegans, we used the transgenic GRU102 strain, which expresses the human Aβ peptide, and found that CBD treatment extended life span, improved pumping rate, and decreased mitochondrial ROS. Conclusion and Significance: Our results demonstrate that CBD prevents the human astrocyte senescence induced by Aβ by a mechanism involving the Parkin-mediated mitophagy pathway. Our findings support the new therapeutic avenues of CBD for the treatment of AD patients.","container-title":"Cannabis and Cannabinoid Research","DOI":"10.1089/can.2022.0186","ISSN":"2378-8763","issue":"2","journalAbbreviation":"Cannabis Cannabinoid Res","language":"eng","note":"PMID: 36695672","page":"309-320","source":"PubMed","title":"Parkin Mediates Cannabidiol Prevention of Amyloid-Beta-Induced Senescence in Human Astrocytes","volume":"8","author":[{"family":"Wang","given":"Zhizhen"},{"family":"Zheng","given":"Peng"},{"family":"Nagaratnam","given":"Nathan"},{"family":"Solowij","given":"Nadia"},{"family":"Huang","given":"Xu-Feng"}],"issued":{"date-parts":[["2023",4]]}}}],"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 xml:space="preserve">(Vanin </w:t>
            </w:r>
            <w:r w:rsidRPr="007F25F6">
              <w:rPr>
                <w:rFonts w:ascii="Times New Roman" w:hAnsi="Times New Roman"/>
                <w:i/>
                <w:iCs/>
                <w:kern w:val="0"/>
                <w:sz w:val="22"/>
              </w:rPr>
              <w:t>et al.</w:t>
            </w:r>
            <w:r w:rsidRPr="007F25F6">
              <w:rPr>
                <w:rFonts w:ascii="Times New Roman" w:hAnsi="Times New Roman"/>
                <w:kern w:val="0"/>
                <w:sz w:val="22"/>
              </w:rPr>
              <w:t xml:space="preserve">, 2022; Wang </w:t>
            </w:r>
            <w:r w:rsidRPr="007F25F6">
              <w:rPr>
                <w:rFonts w:ascii="Times New Roman" w:hAnsi="Times New Roman"/>
                <w:i/>
                <w:iCs/>
                <w:kern w:val="0"/>
                <w:sz w:val="22"/>
              </w:rPr>
              <w:t>et al.</w:t>
            </w:r>
            <w:r w:rsidRPr="007F25F6">
              <w:rPr>
                <w:rFonts w:ascii="Times New Roman" w:hAnsi="Times New Roman"/>
                <w:kern w:val="0"/>
                <w:sz w:val="22"/>
              </w:rPr>
              <w:t>, 2023)</w:t>
            </w:r>
            <w:r>
              <w:rPr>
                <w:rFonts w:ascii="Times New Roman" w:hAnsi="Times New Roman"/>
                <w:color w:val="000000"/>
                <w:kern w:val="0"/>
                <w:sz w:val="22"/>
                <w:szCs w:val="22"/>
                <w:lang w:eastAsia="pt-BR"/>
                <w14:ligatures w14:val="none"/>
              </w:rPr>
              <w:fldChar w:fldCharType="end"/>
            </w:r>
          </w:p>
        </w:tc>
      </w:tr>
      <w:tr w:rsidR="005B1345" w:rsidRPr="00C777F8" w14:paraId="3CDE4719"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47ECEFF6"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67BE9B4A"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Merge/>
            <w:vAlign w:val="center"/>
            <w:hideMark/>
          </w:tcPr>
          <w:p w14:paraId="16584771"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1701" w:type="dxa"/>
            <w:vAlign w:val="center"/>
            <w:hideMark/>
          </w:tcPr>
          <w:p w14:paraId="53B9808F" w14:textId="2AB9574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C12 cells.</w:t>
            </w:r>
          </w:p>
        </w:tc>
        <w:tc>
          <w:tcPr>
            <w:tcW w:w="2126" w:type="dxa"/>
            <w:noWrap/>
            <w:vAlign w:val="center"/>
            <w:hideMark/>
          </w:tcPr>
          <w:p w14:paraId="0E85C4DF" w14:textId="0BEDCA66"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q5AVdJci","properties":{"formattedCitation":"(Iuvone {\\i{}et al.}, 2004)","plainCitation":"(Iuvone et al., 2004)","noteIndex":0},"citationItems":[{"id":183,"uris":["http://zotero.org/users/11933415/items/6N2RWXZ7"],"itemData":{"id":183,"type":"article-journal","abstract":"Abstract Alzheimer's disease is widely held to be associated with oxidative stress due, in part, to the membrane action of beta-amyloid peptide aggregates. Here, we studied the effect of cannabidiol, a major non-psychoactive component of the marijuana plant (Cannabis sativa) on beta-amyloid peptide-induced toxicity in cultured rat pheocromocytoma PC12 cells. Following exposure of cells to beta-amyloid peptide (1 micro g/mL), a marked reduction in cell survival was observed. This effect was associated with increased reactive oxygen species (ROS) production and lipid peroxidation, as well as caspase 3 (a key enzyme in the apoptosis cell-signalling cascade) appearance, DNA fragmentation and increased intracellular calcium. Treatment of the cells with cannabidiol (10(-7)-10(-4)m) prior to beta-amyloid peptide exposure significantly elevated cell survival while it decreased ROS production, lipid peroxidation, caspase 3 levels, DNA fragmentation and intracellular calcium. Our results indicate that cannabidiol exerts a combination of neuroprotective, anti-oxidative and anti-apoptotic effects against beta-amyloid peptide toxicity, and that inhibition of caspase 3 appearance from its inactive precursor, pro-caspase 3, by cannabidiol is involved in the signalling pathway for this neuroprotection.","container-title":"Journal of Neurochemistry","DOI":"10.1111/j.1471-4159.2003.02327.x","ISSN":"0022-3042","issue":"1","journalAbbreviation":"J Neurochem","language":"eng","note":"PMID: 15030397","page":"134-141","source":"PubMed","title":"Neuroprotective effect of cannabidiol, a non-psychoactive component from Cannabis sativa, on beta-amyloid-induced toxicity in PC12 cells","volume":"89","author":[{"family":"Iuvone","given":"Teresa"},{"family":"Esposito","given":"Giuseppe"},{"family":"Esposito","given":"Ramona"},{"family":"Santamaria","given":"Rita"},{"family":"Di Rosa","given":"Massimo"},{"family":"Izzo","given":"Angelo A."}],"issued":{"date-parts":[["2004",4]]}}}],"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w:t>
            </w:r>
            <w:proofErr w:type="spellStart"/>
            <w:r w:rsidRPr="007F25F6">
              <w:rPr>
                <w:rFonts w:ascii="Times New Roman" w:hAnsi="Times New Roman"/>
                <w:kern w:val="0"/>
                <w:sz w:val="22"/>
              </w:rPr>
              <w:t>Iuvone</w:t>
            </w:r>
            <w:proofErr w:type="spellEnd"/>
            <w:r w:rsidRPr="007F25F6">
              <w:rPr>
                <w:rFonts w:ascii="Times New Roman" w:hAnsi="Times New Roman"/>
                <w:kern w:val="0"/>
                <w:sz w:val="22"/>
              </w:rPr>
              <w:t xml:space="preserve"> </w:t>
            </w:r>
            <w:r w:rsidRPr="007F25F6">
              <w:rPr>
                <w:rFonts w:ascii="Times New Roman" w:hAnsi="Times New Roman"/>
                <w:i/>
                <w:iCs/>
                <w:kern w:val="0"/>
                <w:sz w:val="22"/>
              </w:rPr>
              <w:t>et al.</w:t>
            </w:r>
            <w:r w:rsidRPr="007F25F6">
              <w:rPr>
                <w:rFonts w:ascii="Times New Roman" w:hAnsi="Times New Roman"/>
                <w:kern w:val="0"/>
                <w:sz w:val="22"/>
              </w:rPr>
              <w:t>, 2004)</w:t>
            </w:r>
            <w:r>
              <w:rPr>
                <w:rFonts w:ascii="Times New Roman" w:hAnsi="Times New Roman"/>
                <w:color w:val="000000"/>
                <w:kern w:val="0"/>
                <w:sz w:val="22"/>
                <w:szCs w:val="22"/>
                <w:lang w:eastAsia="pt-BR"/>
                <w14:ligatures w14:val="none"/>
              </w:rPr>
              <w:fldChar w:fldCharType="end"/>
            </w:r>
          </w:p>
        </w:tc>
      </w:tr>
      <w:tr w:rsidR="005B1345" w:rsidRPr="00C777F8" w14:paraId="232D8EFA"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365A6ABE"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restart"/>
            <w:noWrap/>
            <w:vAlign w:val="center"/>
            <w:hideMark/>
          </w:tcPr>
          <w:p w14:paraId="45BDBAA3" w14:textId="1B7ABBCC"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Mitochondrial dynamics</w:t>
            </w:r>
          </w:p>
        </w:tc>
        <w:tc>
          <w:tcPr>
            <w:tcW w:w="3827" w:type="dxa"/>
            <w:vMerge w:val="restart"/>
            <w:vAlign w:val="center"/>
            <w:hideMark/>
          </w:tcPr>
          <w:p w14:paraId="1AADE139" w14:textId="1BAD42D9"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BD rescued iron-induced effects, bringing hippocampal DNM1L, caspase 3 and synaptophysin levels back.</w:t>
            </w:r>
          </w:p>
        </w:tc>
        <w:tc>
          <w:tcPr>
            <w:tcW w:w="1701" w:type="dxa"/>
            <w:vAlign w:val="center"/>
            <w:hideMark/>
          </w:tcPr>
          <w:p w14:paraId="1BA611AA" w14:textId="1328B76B"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Rats with brain iron overload.</w:t>
            </w:r>
          </w:p>
        </w:tc>
        <w:tc>
          <w:tcPr>
            <w:tcW w:w="2126" w:type="dxa"/>
            <w:noWrap/>
            <w:vAlign w:val="center"/>
            <w:hideMark/>
          </w:tcPr>
          <w:p w14:paraId="4D0064F3" w14:textId="02E967E1"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TDqgNHPZ","properties":{"formattedCitation":"(da Silva {\\i{}et al.}, 2014)","plainCitation":"(da Silva et al., 2014)","noteIndex":0},"citationItems":[{"id":182,"uris":["http://zotero.org/users/11933415/items/FFAPWF3I"],"itemData":{"id":182,"type":"article-journal","abstract":"We have recently shown that chronic treatment with cannabidiol (CBD) was able to recover memory deficits induced by brain iron loading in a dose-dependent manner in rats. Brain iron accumulation is implicated in the pathogenesis of neurodegenerative diseases, including Parkinson's and Alzheimer's, and has been related to cognitive deficits in animals and human subjects. Deficits in synaptic energy supply have been linked to neurodegenerative diseases, evidencing the key role played by mitochondria in maintaining viable neural cells and functional circuits. It has also been shown that brains of patients suffering from neurodegenerative diseases have increased expression of apoptosisrelated proteins and specific DNA fragmentation. Here, we have analyzed the expression level of brain proteins involved with mitochondrial fusion and fission mechanisms (DNM1L and OPA1), the main integral transmembrane protein of synaptic vesicles (synaptophysin), and caspase 3, an apoptosis-related protein, to gain a better understanding of the potential of CBD in restoring the damage caused by iron loading in rats. We found that CBD rescued iron-induced effects, bringing hippocampal DNM1L, caspase 3, and synaptophysin levels back to values comparable to the control group. Our results suggest that iron affects mitochondrial dynamics, possibly trigging synaptic loss and apoptotic cell death and indicate that CBD should be considered as a potential molecule with memory-rescuing and neuroprotective properties to be used in the treatment of cognitive deficits observed in neurodegenerative disorders.","container-title":"Molecular Neurobiology","DOI":"10.1007/s12035-013-8514-7","ISSN":"1559-1182","issue":"1","journalAbbreviation":"Mol Neurobiol","language":"eng","note":"PMID: 23893294","page":"222-233","source":"PubMed","title":"Cannabidiol normalizes caspase 3, synaptophysin, and mitochondrial fission protein DNM1L expression levels in rats with brain iron overload: implications for neuroprotection","title-short":"Cannabidiol normalizes caspase 3, synaptophysin, and mitochondrial fission protein DNM1L expression levels in rats with brain iron overload","volume":"49","author":[{"family":"Silva","given":"Vanessa Kappel","non-dropping-particle":"da"},{"family":"Freitas","given":"Betânia Souza","non-dropping-particle":"de"},{"family":"Silva Dornelles","given":"Arethuza","non-dropping-particle":"da"},{"family":"Nery","given":"Laura Roesler"},{"family":"Falavigna","given":"Lucio"},{"family":"Ferreira","given":"Rafael Dal Ponte"},{"family":"Bogo","given":"Maurício Reis"},{"family":"Hallak","given":"Jaime Eduardo Cecílio"},{"family":"Zuardi","given":"Antônio Waldo"},{"family":"Crippa","given":"José Alexandre S."},{"family":"Schröder","given":"Nadja"}],"issued":{"date-parts":[["2014",2]]}}}],"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 xml:space="preserve">(da Silva </w:t>
            </w:r>
            <w:r w:rsidRPr="007F25F6">
              <w:rPr>
                <w:rFonts w:ascii="Times New Roman" w:hAnsi="Times New Roman"/>
                <w:i/>
                <w:iCs/>
                <w:kern w:val="0"/>
                <w:sz w:val="22"/>
              </w:rPr>
              <w:t>et al.</w:t>
            </w:r>
            <w:r w:rsidRPr="007F25F6">
              <w:rPr>
                <w:rFonts w:ascii="Times New Roman" w:hAnsi="Times New Roman"/>
                <w:kern w:val="0"/>
                <w:sz w:val="22"/>
              </w:rPr>
              <w:t>, 2014)</w:t>
            </w:r>
            <w:r>
              <w:rPr>
                <w:rFonts w:ascii="Times New Roman" w:hAnsi="Times New Roman"/>
                <w:color w:val="000000"/>
                <w:kern w:val="0"/>
                <w:sz w:val="22"/>
                <w:szCs w:val="22"/>
                <w:lang w:eastAsia="pt-BR"/>
                <w14:ligatures w14:val="none"/>
              </w:rPr>
              <w:fldChar w:fldCharType="end"/>
            </w:r>
          </w:p>
        </w:tc>
      </w:tr>
      <w:tr w:rsidR="005B1345" w:rsidRPr="00C777F8" w14:paraId="6E91B054"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25D2D85A"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24C2ABC5"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Merge/>
            <w:vAlign w:val="center"/>
            <w:hideMark/>
          </w:tcPr>
          <w:p w14:paraId="5B446B72"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1701" w:type="dxa"/>
            <w:vAlign w:val="center"/>
            <w:hideMark/>
          </w:tcPr>
          <w:p w14:paraId="6ADAEE2C" w14:textId="4C3C5ACA"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C12 cells.</w:t>
            </w:r>
          </w:p>
        </w:tc>
        <w:tc>
          <w:tcPr>
            <w:tcW w:w="2126" w:type="dxa"/>
            <w:noWrap/>
            <w:vAlign w:val="center"/>
            <w:hideMark/>
          </w:tcPr>
          <w:p w14:paraId="6BEFEE31" w14:textId="2966EA1B"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g1aR7rwp","properties":{"formattedCitation":"(Iuvone {\\i{}et al.}, 2004)","plainCitation":"(Iuvone et al., 2004)","noteIndex":0},"citationItems":[{"id":183,"uris":["http://zotero.org/users/11933415/items/6N2RWXZ7"],"itemData":{"id":183,"type":"article-journal","abstract":"Abstract Alzheimer's disease is widely held to be associated with oxidative stress due, in part, to the membrane action of beta-amyloid peptide aggregates. Here, we studied the effect of cannabidiol, a major non-psychoactive component of the marijuana plant (Cannabis sativa) on beta-amyloid peptide-induced toxicity in cultured rat pheocromocytoma PC12 cells. Following exposure of cells to beta-amyloid peptide (1 micro g/mL), a marked reduction in cell survival was observed. This effect was associated with increased reactive oxygen species (ROS) production and lipid peroxidation, as well as caspase 3 (a key enzyme in the apoptosis cell-signalling cascade) appearance, DNA fragmentation and increased intracellular calcium. Treatment of the cells with cannabidiol (10(-7)-10(-4)m) prior to beta-amyloid peptide exposure significantly elevated cell survival while it decreased ROS production, lipid peroxidation, caspase 3 levels, DNA fragmentation and intracellular calcium. Our results indicate that cannabidiol exerts a combination of neuroprotective, anti-oxidative and anti-apoptotic effects against beta-amyloid peptide toxicity, and that inhibition of caspase 3 appearance from its inactive precursor, pro-caspase 3, by cannabidiol is involved in the signalling pathway for this neuroprotection.","container-title":"Journal of Neurochemistry","DOI":"10.1111/j.1471-4159.2003.02327.x","ISSN":"0022-3042","issue":"1","journalAbbreviation":"J Neurochem","language":"eng","note":"PMID: 15030397","page":"134-141","source":"PubMed","title":"Neuroprotective effect of cannabidiol, a non-psychoactive component from Cannabis sativa, on beta-amyloid-induced toxicity in PC12 cells","volume":"89","author":[{"family":"Iuvone","given":"Teresa"},{"family":"Esposito","given":"Giuseppe"},{"family":"Esposito","given":"Ramona"},{"family":"Santamaria","given":"Rita"},{"family":"Di Rosa","given":"Massimo"},{"family":"Izzo","given":"Angelo A."}],"issued":{"date-parts":[["2004",4]]}}}],"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w:t>
            </w:r>
            <w:proofErr w:type="spellStart"/>
            <w:r w:rsidRPr="007F25F6">
              <w:rPr>
                <w:rFonts w:ascii="Times New Roman" w:hAnsi="Times New Roman"/>
                <w:kern w:val="0"/>
                <w:sz w:val="22"/>
              </w:rPr>
              <w:t>Iuvone</w:t>
            </w:r>
            <w:proofErr w:type="spellEnd"/>
            <w:r w:rsidRPr="007F25F6">
              <w:rPr>
                <w:rFonts w:ascii="Times New Roman" w:hAnsi="Times New Roman"/>
                <w:kern w:val="0"/>
                <w:sz w:val="22"/>
              </w:rPr>
              <w:t xml:space="preserve"> </w:t>
            </w:r>
            <w:r w:rsidRPr="007F25F6">
              <w:rPr>
                <w:rFonts w:ascii="Times New Roman" w:hAnsi="Times New Roman"/>
                <w:i/>
                <w:iCs/>
                <w:kern w:val="0"/>
                <w:sz w:val="22"/>
              </w:rPr>
              <w:t>et al.</w:t>
            </w:r>
            <w:r w:rsidRPr="007F25F6">
              <w:rPr>
                <w:rFonts w:ascii="Times New Roman" w:hAnsi="Times New Roman"/>
                <w:kern w:val="0"/>
                <w:sz w:val="22"/>
              </w:rPr>
              <w:t>, 2004)</w:t>
            </w:r>
            <w:r>
              <w:rPr>
                <w:rFonts w:ascii="Times New Roman" w:hAnsi="Times New Roman"/>
                <w:color w:val="000000"/>
                <w:kern w:val="0"/>
                <w:sz w:val="22"/>
                <w:szCs w:val="22"/>
                <w:lang w:eastAsia="pt-BR"/>
                <w14:ligatures w14:val="none"/>
              </w:rPr>
              <w:fldChar w:fldCharType="end"/>
            </w:r>
          </w:p>
        </w:tc>
      </w:tr>
      <w:tr w:rsidR="005B1345" w:rsidRPr="00C777F8" w14:paraId="0970A73D"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66268152"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6E3C1BE6"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13074317" w14:textId="1380A6B6"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Modulates expression of genes related to the mitochondrial function.</w:t>
            </w:r>
          </w:p>
        </w:tc>
        <w:tc>
          <w:tcPr>
            <w:tcW w:w="1701" w:type="dxa"/>
            <w:vAlign w:val="center"/>
            <w:hideMark/>
          </w:tcPr>
          <w:p w14:paraId="18A578A3" w14:textId="0F17E266"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HGMSCS cells.</w:t>
            </w:r>
          </w:p>
        </w:tc>
        <w:tc>
          <w:tcPr>
            <w:tcW w:w="2126" w:type="dxa"/>
            <w:noWrap/>
            <w:vAlign w:val="center"/>
            <w:hideMark/>
          </w:tcPr>
          <w:p w14:paraId="1F11D04C" w14:textId="67839D7C"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hlTTaH3l","properties":{"formattedCitation":"(Rajan {\\i{}et al.}, 2017)","plainCitation":"(Rajan et al., 2017)","noteIndex":0},"citationItems":[{"id":181,"uris":["http://zotero.org/users/11933415/items/4IN2KKD3"],"itemData":{"id":181,"type":"article-journal","abstract":"Research in recent years has extensively investigated the therapeutic efficacy of mesenchymal stromal cells in regenerative medicine for many neurodegenerative diseases at preclinical and clinical stages. However, the success rate of stem cell therapy remains less at translational phase. Lack of relevant animal models that potentially simulate the molecular etiology of human pathological symptoms might be a reason behind such poor clinical outcomes associated with stem cell therapy. Apparently, self-renewal and differentiation ability of mesenchymal stem cells may help to study the early developmental signaling pathways connected with the diseases, such as Alzheimer's disease, Amyotrophic lateral sclerosis (ALS), etc., at in vitro level. Cannabidiol, a non-psychotrophic cannabinoid, has been demonstrated as a potent anti-inflammatory and neuroprotective agent in neurological preclinical models. In the present study, we investigated the modulatory role of cannabidiol on genes associated with ALS using human gingiva-derived mesenchymal stromal cells (hGMSCs) as an in vitro model system. Next generation transcriptomic sequencing analysis demonstrated considerable modifications in the expression of genes connected with ALS pathology, oxidative stress, mitochondrial dysfunction, and excitotoxicity in hGMSCs treated with cannabidiol. Our results suggest the efficacy of cannabidiol to delineate the unknown molecular pathways, which may underlie ALS pathology at an early stage using hGMSCs as a compelling in vitro system. J. Cell. Biochem. 118: 819-828, 2017. © 2016 Wiley Periodicals, Inc.","container-title":"Journal of Cellular Biochemistry","DOI":"10.1002/jcb.25757","ISSN":"1097-4644","issue":"4","journalAbbreviation":"J Cell Biochem","language":"eng","note":"PMID: 27714895","page":"819-828","source":"PubMed","title":"Gingival Stromal Cells as an In Vitro Model: Cannabidiol Modulates Genes Linked With Amyotrophic Lateral Sclerosis","title-short":"Gingival Stromal Cells as an In Vitro Model","volume":"118","author":[{"family":"Rajan","given":"Thangavelu Soundara"},{"family":"Scionti","given":"Domenico"},{"family":"Diomede","given":"Francesca"},{"family":"Grassi","given":"Gianpaolo"},{"family":"Pollastro","given":"Federica"},{"family":"Piattelli","given":"Adriano"},{"family":"Cocco","given":"Lucio"},{"family":"Bramanti","given":"Placido"},{"family":"Mazzon","given":"Emanuela"},{"family":"Trubiani","given":"Oriana"}],"issued":{"date-parts":[["2017",4]]}}}],"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 xml:space="preserve">(Rajan </w:t>
            </w:r>
            <w:r w:rsidRPr="007F25F6">
              <w:rPr>
                <w:rFonts w:ascii="Times New Roman" w:hAnsi="Times New Roman"/>
                <w:i/>
                <w:iCs/>
                <w:kern w:val="0"/>
                <w:sz w:val="22"/>
              </w:rPr>
              <w:t>et al.</w:t>
            </w:r>
            <w:r w:rsidRPr="007F25F6">
              <w:rPr>
                <w:rFonts w:ascii="Times New Roman" w:hAnsi="Times New Roman"/>
                <w:kern w:val="0"/>
                <w:sz w:val="22"/>
              </w:rPr>
              <w:t>, 2017)</w:t>
            </w:r>
            <w:r>
              <w:rPr>
                <w:rFonts w:ascii="Times New Roman" w:hAnsi="Times New Roman"/>
                <w:color w:val="000000"/>
                <w:kern w:val="0"/>
                <w:sz w:val="22"/>
                <w:szCs w:val="22"/>
                <w:lang w:eastAsia="pt-BR"/>
                <w14:ligatures w14:val="none"/>
              </w:rPr>
              <w:fldChar w:fldCharType="end"/>
            </w:r>
          </w:p>
        </w:tc>
      </w:tr>
      <w:tr w:rsidR="005B1345" w:rsidRPr="00C777F8" w14:paraId="6C2CB9B3"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41CC8868"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noWrap/>
            <w:vAlign w:val="center"/>
            <w:hideMark/>
          </w:tcPr>
          <w:p w14:paraId="5E99CEED" w14:textId="05DF8D7F"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Axis NRF2-BACH1</w:t>
            </w:r>
          </w:p>
        </w:tc>
        <w:tc>
          <w:tcPr>
            <w:tcW w:w="3827" w:type="dxa"/>
            <w:vAlign w:val="center"/>
            <w:hideMark/>
          </w:tcPr>
          <w:p w14:paraId="4DA44F6F" w14:textId="0511E7F6"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Inhibits BACH1.</w:t>
            </w:r>
          </w:p>
        </w:tc>
        <w:tc>
          <w:tcPr>
            <w:tcW w:w="1701" w:type="dxa"/>
            <w:vAlign w:val="center"/>
            <w:hideMark/>
          </w:tcPr>
          <w:p w14:paraId="33884066" w14:textId="651648E5"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ell lineages.</w:t>
            </w:r>
          </w:p>
        </w:tc>
        <w:tc>
          <w:tcPr>
            <w:tcW w:w="2126" w:type="dxa"/>
            <w:noWrap/>
            <w:vAlign w:val="center"/>
            <w:hideMark/>
          </w:tcPr>
          <w:p w14:paraId="0D1B5230" w14:textId="671550CC"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ZOkUCSx2","properties":{"formattedCitation":"(Casares {\\i{}et al.}, 2020)","plainCitation":"(Casares et al., 2020)","noteIndex":0},"citationItems":[{"id":180,"uris":["http://zotero.org/users/11933415/items/ALSN3UZY"],"itemData":{"id":180,"type":"article-journal","abstract":"Oxidative stress and inflammation in the brain are two key hallmarks of neurodegenerative diseases (NDs) such as Alzheimer's, Parkinson's, Huntington's and multiple sclerosis. The axis NRF2-BACH1 has anti-inflammatory and anti-oxidant properties that could be exploited pharmacologically to obtain neuroprotective effects. Activation of NRF2 or inhibition of BACH1 are, individually, promising therapeutic approaches for NDs. Compounds with dual activity as NRF2 activators and BACH1 inhibitors, could therefore potentially provide a more robust antioxidant and anti-inflammatory effects, with an overall better neuroprotective outcome. The phytocannabinoid cannabidiol (CBD) inhibits BACH1 but lacks significant NRF2 activating properties. Based on this scaffold, we have developed a novel CBD derivative that is highly effective at both inhibiting BACH1 and activating NRF2. This new CBD derivative provides neuroprotection in cell models of relevance to Huntington's disease, setting the basis for further developments in vivo.","container-title":"Redox Biology","DOI":"10.1016/j.redox.2020.101689","ISSN":"2213-2317","journalAbbreviation":"Redox Biol","language":"eng","note":"PMID: 32863231\nPMCID: PMC7476313","page":"101689","source":"PubMed","title":"Isomeric O-methyl cannabidiolquinones with dual BACH1/NRF2 activity","volume":"37","author":[{"family":"Casares","given":"Laura"},{"family":"Unciti-Broceta","given":"Juan Diego"},{"family":"Prados","given":"Maria Eugenia"},{"family":"Caprioglio","given":"Diego"},{"family":"Mattoteia","given":"Daiana"},{"family":"Higgins","given":"Maureen"},{"family":"Apendino","given":"Giovanni"},{"family":"Dinkova-Kostova","given":"Albena T."},{"family":"Muñoz","given":"Eduardo"},{"family":"Vega","given":"Laureano","non-dropping-particle":"de la"}],"issued":{"date-parts":[["2020",10]]}}}],"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 xml:space="preserve">(Casares </w:t>
            </w:r>
            <w:r w:rsidRPr="007F25F6">
              <w:rPr>
                <w:rFonts w:ascii="Times New Roman" w:hAnsi="Times New Roman"/>
                <w:i/>
                <w:iCs/>
                <w:kern w:val="0"/>
                <w:sz w:val="22"/>
              </w:rPr>
              <w:t>et al.</w:t>
            </w:r>
            <w:r w:rsidRPr="007F25F6">
              <w:rPr>
                <w:rFonts w:ascii="Times New Roman" w:hAnsi="Times New Roman"/>
                <w:kern w:val="0"/>
                <w:sz w:val="22"/>
              </w:rPr>
              <w:t>, 2020)</w:t>
            </w:r>
            <w:r>
              <w:rPr>
                <w:rFonts w:ascii="Times New Roman" w:hAnsi="Times New Roman"/>
                <w:color w:val="000000"/>
                <w:kern w:val="0"/>
                <w:sz w:val="22"/>
                <w:szCs w:val="22"/>
                <w:lang w:eastAsia="pt-BR"/>
                <w14:ligatures w14:val="none"/>
              </w:rPr>
              <w:fldChar w:fldCharType="end"/>
            </w:r>
          </w:p>
        </w:tc>
      </w:tr>
      <w:tr w:rsidR="005B1345" w:rsidRPr="00C777F8" w14:paraId="2ACE0214"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0ADD060F"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noWrap/>
            <w:vAlign w:val="center"/>
            <w:hideMark/>
          </w:tcPr>
          <w:p w14:paraId="5C3E3501" w14:textId="6D922FE1"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Dopamine metabolism</w:t>
            </w:r>
          </w:p>
        </w:tc>
        <w:tc>
          <w:tcPr>
            <w:tcW w:w="3827" w:type="dxa"/>
            <w:vAlign w:val="center"/>
            <w:hideMark/>
          </w:tcPr>
          <w:p w14:paraId="5984531C" w14:textId="6D662CF9"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Extracts with CBD reduce free radical production in the pathway.</w:t>
            </w:r>
          </w:p>
        </w:tc>
        <w:tc>
          <w:tcPr>
            <w:tcW w:w="1701" w:type="dxa"/>
            <w:vAlign w:val="center"/>
            <w:hideMark/>
          </w:tcPr>
          <w:p w14:paraId="44753AA7" w14:textId="172AD8CF"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K-/-/TAUVLW) mice model.</w:t>
            </w:r>
          </w:p>
        </w:tc>
        <w:tc>
          <w:tcPr>
            <w:tcW w:w="2126" w:type="dxa"/>
            <w:noWrap/>
            <w:vAlign w:val="center"/>
            <w:hideMark/>
          </w:tcPr>
          <w:p w14:paraId="6057FE92" w14:textId="176D4ADD"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QHL39afg","properties":{"formattedCitation":"(Casarejos {\\i{}et al.}, 2013)","plainCitation":"(Casarejos et al., 2013)","noteIndex":0},"citationItems":[{"id":207,"uris":["http://zotero.org/users/11933415/items/4HABZTD2"],"itemData":{"id":207,"type":"article-journal","abstract":"Cannabinoids are neuroprotective in models of neurodegenerative dementias. Their effects are mostly mediated through CB1 and CB2 receptor-dependent modulation of excitotoxicity, inflammation, oxidative stress, and other processes. We tested the effects of Sativex®, a mixture of Δ9-tetrahydrocannabinol and cannabidiol, acting on both CB1 and CB2 receptors, in parkin-null, human tau overexpressing (PK-/-/TauVLW) mice, a model of complex frontotemporal dementia, parkinsonism, and lower motor neuron disease. The animals received Sativex®, 4.63 mg/kg, ip, daily, for one month, at six months of age, at the onset of the clinical symptoms. We evaluated the effects of Sativex® on behavior, dopamine neurotransmission, glial activation, redox state, mitochondrial activity, and deposition of abnormal proteins. PK-/-/TauVLW mice developed the neurological deficits, but those treated with Sativex® showed less abnormal behaviors related to stress, less auto and hetero-aggression, and less stereotypy. Sativex® significantly reduced the intraneuronal, MAO-related free radicals produced during dopamine metabolism in the limbic system. Sativex® also decreased gliosis in cortex and hippocampus, increased the ratio reduced/oxidized glutathione in the limbic system, reduced the levels of iNOS, and increased those of complex IV in the cerebral cortex. With regard to tau and amyloid pathology, Sativex® reduced the deposition of both in the hippocampus and cerebral cortex of PK-/-/TauVLW mice and increased autophagy. Sativex®, even after a short administration in animals with present behavioral and pathological abnormalities, improves the phenotype, the oxidative stress, and the deposition of proteins in PK-/-/TauVLW mice, a model of complex neurodegenerative disorders.","container-title":"Journal of Alzheimer's disease: JAD","DOI":"10.3233/JAD-130050","ISSN":"1875-8908","issue":"3","journalAbbreviation":"J Alzheimers Dis","language":"eng","note":"PMID: 23478312","page":"525-539","source":"PubMed","title":"Natural cannabinoids improve dopamine neurotransmission and tau and amyloid pathology in a mouse model of tauopathy","volume":"35","author":[{"family":"Casarejos","given":"Maria J."},{"family":"Perucho","given":"Juan"},{"family":"Gomez","given":"Ana"},{"family":"Muñoz","given":"Maria P."},{"family":"Fernandez-Estevez","given":"Marian"},{"family":"Sagredo","given":"Onintza"},{"family":"Fernandez Ruiz","given":"Javier"},{"family":"Guzman","given":"Manuel"},{"family":"Yebenes","given":"Justo Garcia","non-dropping-particle":"de"},{"family":"Mena","given":"Maria A."}],"issued":{"date-parts":[["201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w:t>
            </w:r>
            <w:proofErr w:type="spellStart"/>
            <w:r w:rsidRPr="007F25F6">
              <w:rPr>
                <w:rFonts w:ascii="Times New Roman" w:hAnsi="Times New Roman"/>
                <w:kern w:val="0"/>
                <w:sz w:val="22"/>
              </w:rPr>
              <w:t>Casarejos</w:t>
            </w:r>
            <w:proofErr w:type="spellEnd"/>
            <w:r w:rsidRPr="007F25F6">
              <w:rPr>
                <w:rFonts w:ascii="Times New Roman" w:hAnsi="Times New Roman"/>
                <w:kern w:val="0"/>
                <w:sz w:val="22"/>
              </w:rPr>
              <w:t xml:space="preserve"> </w:t>
            </w:r>
            <w:r w:rsidRPr="007F25F6">
              <w:rPr>
                <w:rFonts w:ascii="Times New Roman" w:hAnsi="Times New Roman"/>
                <w:i/>
                <w:iCs/>
                <w:kern w:val="0"/>
                <w:sz w:val="22"/>
              </w:rPr>
              <w:t>et al.</w:t>
            </w:r>
            <w:r w:rsidRPr="007F25F6">
              <w:rPr>
                <w:rFonts w:ascii="Times New Roman" w:hAnsi="Times New Roman"/>
                <w:kern w:val="0"/>
                <w:sz w:val="22"/>
              </w:rPr>
              <w:t>, 2013)</w:t>
            </w:r>
            <w:r>
              <w:rPr>
                <w:rFonts w:ascii="Times New Roman" w:hAnsi="Times New Roman"/>
                <w:color w:val="000000"/>
                <w:kern w:val="0"/>
                <w:sz w:val="22"/>
                <w:szCs w:val="22"/>
                <w:lang w:eastAsia="pt-BR"/>
                <w14:ligatures w14:val="none"/>
              </w:rPr>
              <w:fldChar w:fldCharType="end"/>
            </w:r>
          </w:p>
        </w:tc>
      </w:tr>
      <w:tr w:rsidR="005B1345" w:rsidRPr="00C777F8" w14:paraId="2CD8F0B1"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3C328757"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noWrap/>
            <w:vAlign w:val="center"/>
            <w:hideMark/>
          </w:tcPr>
          <w:p w14:paraId="797EF8C8" w14:textId="649A64C9"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w:t>
            </w:r>
          </w:p>
        </w:tc>
        <w:tc>
          <w:tcPr>
            <w:tcW w:w="3827" w:type="dxa"/>
            <w:vAlign w:val="center"/>
            <w:hideMark/>
          </w:tcPr>
          <w:p w14:paraId="171B0B3E" w14:textId="70727C69"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Improved cell viability in response to Tert-Butyl Hydroperoxide.</w:t>
            </w:r>
          </w:p>
        </w:tc>
        <w:tc>
          <w:tcPr>
            <w:tcW w:w="1701" w:type="dxa"/>
            <w:noWrap/>
            <w:vAlign w:val="center"/>
            <w:hideMark/>
          </w:tcPr>
          <w:p w14:paraId="038B034C" w14:textId="0835DA4C"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C12 and SH-SY5Y cells.</w:t>
            </w:r>
          </w:p>
        </w:tc>
        <w:tc>
          <w:tcPr>
            <w:tcW w:w="2126" w:type="dxa"/>
            <w:noWrap/>
            <w:vAlign w:val="center"/>
            <w:hideMark/>
          </w:tcPr>
          <w:p w14:paraId="070A2FD0" w14:textId="6BC3738B"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Dy0rRzIx","properties":{"formattedCitation":"(Harvey {\\i{}et al.}, 2012)","plainCitation":"(Harvey et al., 2012)","noteIndex":0},"citationItems":[{"id":179,"uris":["http://zotero.org/users/11933415/items/N9CMFCPR"],"itemData":{"id":179,"type":"article-journal","abstract":"Cannabinoids have been widely reported to have neuroprotective properties in vitro and in vivo. In this study we compared the effects of CB1 and CB2 receptor-selective ligands, the endocannabinoid anandamide and the phytocannabinoid cannabidiol, against oxidative stress and the toxic hallmark Alzheimer's protein, β-amyloid (Aβ) in neuronal cell lines. PC12 or SH-SY5Y cells were selectively exposed to either hydrogen peroxide, tert-butyl hydroperoxide or Aβ, alone or in the presence of the CB1 specific agonist arachidonyl-2'-chloroethylamide (ACEA), CB2 specific agonist JWH-015, anandamide or cannabidiol. Cannabidiol improved cell viability in response to tert-butyl hydroperoxide in PC12 and SH-SY5Y cells, while hydrogen peroxide-mediated toxicity was unaffected by cannabidiol pretreatment. Aβ exposure evoked a loss of cell viability in PC12 cells. Of the cannabinoids tested, only anandamide was able to inhibit Aβ-evoked neurotoxicity. ACEA had no effect on Aβ-evoked neurotoxicity, suggesting a CB1 receptor-independent effect of anandamide. JWH-015 pretreatment was also without protective influence on PC12 cells from either pro-oxidant or Aβ exposure. None of the cannabinoids directly inhibited or disrupted preformed Aβ fibrils and aggregates. In conclusion, the endocannabinoid anandamide protects neuronal cells from Aβ exposure via a pathway unrelated to CB1 or CB2 receptor activation. The protective effect of cannabidiol against oxidative stress does not confer protection against Aβ exposure, suggesting divergent pathways for neuroprotection of these two cannabinoids.","container-title":"Neurotoxicology","DOI":"10.1016/j.neuro.2011.12.015","ISSN":"1872-9711","issue":"1","journalAbbreviation":"Neurotoxicology","language":"eng","note":"PMID: 22233683","page":"138-146","source":"PubMed","title":"Contrasting protective effects of cannabinoids against oxidative stress and amyloid-β evoked neurotoxicity in vitro","volume":"33","author":[{"family":"Harvey","given":"Benjamin S."},{"family":"Ohlsson","given":"Katharina S."},{"family":"Mååg","given":"Jesper L. V."},{"family":"Musgrave","given":"Ian F."},{"family":"Smid","given":"Scott D."}],"issued":{"date-parts":[["2012",1]]}}}],"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 xml:space="preserve">(Harvey </w:t>
            </w:r>
            <w:r w:rsidRPr="007F25F6">
              <w:rPr>
                <w:rFonts w:ascii="Times New Roman" w:hAnsi="Times New Roman"/>
                <w:i/>
                <w:iCs/>
                <w:kern w:val="0"/>
                <w:sz w:val="22"/>
              </w:rPr>
              <w:t>et al.</w:t>
            </w:r>
            <w:r w:rsidRPr="007F25F6">
              <w:rPr>
                <w:rFonts w:ascii="Times New Roman" w:hAnsi="Times New Roman"/>
                <w:kern w:val="0"/>
                <w:sz w:val="22"/>
              </w:rPr>
              <w:t>, 2012)</w:t>
            </w:r>
            <w:r>
              <w:rPr>
                <w:rFonts w:ascii="Times New Roman" w:hAnsi="Times New Roman"/>
                <w:color w:val="000000"/>
                <w:kern w:val="0"/>
                <w:sz w:val="22"/>
                <w:szCs w:val="22"/>
                <w:lang w:eastAsia="pt-BR"/>
                <w14:ligatures w14:val="none"/>
              </w:rPr>
              <w:fldChar w:fldCharType="end"/>
            </w:r>
          </w:p>
        </w:tc>
      </w:tr>
      <w:tr w:rsidR="005B1345" w:rsidRPr="00C777F8" w14:paraId="616A2850"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restart"/>
            <w:noWrap/>
            <w:vAlign w:val="center"/>
            <w:hideMark/>
          </w:tcPr>
          <w:p w14:paraId="19967DA3" w14:textId="2360A533" w:rsidR="000248B4" w:rsidRPr="00C777F8" w:rsidRDefault="000248B4" w:rsidP="000248B4">
            <w:pPr>
              <w:ind w:firstLine="0"/>
              <w:jc w:val="center"/>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holinergic pathway</w:t>
            </w:r>
          </w:p>
        </w:tc>
        <w:tc>
          <w:tcPr>
            <w:tcW w:w="1754" w:type="dxa"/>
            <w:vMerge w:val="restart"/>
            <w:noWrap/>
            <w:vAlign w:val="center"/>
            <w:hideMark/>
          </w:tcPr>
          <w:p w14:paraId="3D5E86B2" w14:textId="32EB74C2"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Acetylcholinesterase activity</w:t>
            </w:r>
          </w:p>
        </w:tc>
        <w:tc>
          <w:tcPr>
            <w:tcW w:w="3827" w:type="dxa"/>
            <w:vMerge w:val="restart"/>
            <w:vAlign w:val="center"/>
            <w:hideMark/>
          </w:tcPr>
          <w:p w14:paraId="6E622225" w14:textId="0E847D9A"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Extracts with CBD showed inhibitory potential towards cholinesterase activity.</w:t>
            </w:r>
          </w:p>
        </w:tc>
        <w:tc>
          <w:tcPr>
            <w:tcW w:w="1701" w:type="dxa"/>
            <w:vAlign w:val="center"/>
            <w:hideMark/>
          </w:tcPr>
          <w:p w14:paraId="45C4CA38" w14:textId="3E9100F1" w:rsidR="000248B4" w:rsidRPr="005B1345"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val="pt-BR" w:eastAsia="pt-BR"/>
                <w14:ligatures w14:val="none"/>
              </w:rPr>
            </w:pPr>
            <w:proofErr w:type="spellStart"/>
            <w:r w:rsidRPr="005B1345">
              <w:rPr>
                <w:rFonts w:ascii="Times New Roman" w:hAnsi="Times New Roman"/>
                <w:color w:val="000000"/>
                <w:kern w:val="0"/>
                <w:sz w:val="22"/>
                <w:szCs w:val="22"/>
                <w:lang w:val="pt-BR" w:eastAsia="pt-BR"/>
                <w14:ligatures w14:val="none"/>
              </w:rPr>
              <w:t>Pre-adipocytes</w:t>
            </w:r>
            <w:proofErr w:type="spellEnd"/>
            <w:r w:rsidRPr="005B1345">
              <w:rPr>
                <w:rFonts w:ascii="Times New Roman" w:hAnsi="Times New Roman"/>
                <w:color w:val="000000"/>
                <w:kern w:val="0"/>
                <w:sz w:val="22"/>
                <w:szCs w:val="22"/>
                <w:lang w:val="pt-BR" w:eastAsia="pt-BR"/>
                <w14:ligatures w14:val="none"/>
              </w:rPr>
              <w:t xml:space="preserve"> (3T3-L1) (CL-173).</w:t>
            </w:r>
          </w:p>
        </w:tc>
        <w:tc>
          <w:tcPr>
            <w:tcW w:w="2126" w:type="dxa"/>
            <w:noWrap/>
            <w:vAlign w:val="center"/>
            <w:hideMark/>
          </w:tcPr>
          <w:p w14:paraId="298EAC06" w14:textId="3D35DA36"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YMBAIAWi","properties":{"formattedCitation":"(Mooko {\\i{}et al.}, 2022)","plainCitation":"(Mooko et al., 2022)","noteIndex":0},"citationItems":[{"id":200,"uris":["http://zotero.org/users/11933415/items/PTRQSJ3Y"],"itemData":{"id":200,"type":"article-journal","abstract":"BACKGROUND: There are anecdotal claims on the use of Cannabis sativa L. in the treatment of Alzheimer's disease, but there is a lack of scientific data to support the efficacy and safety of Cannabis sativa L. for Alzheimer's disease.\nAIM: The aim of the study was to evaluate the effect of aerial parts of Cannabis sativa L. on the cholinesterases and β-secretase enzymes activities as one of the possible mechanisms of Alzheimer's disease.\nMETHODS: The phytochemical and heavy metal contents were analysed. The extracts were screened for acetylcholinesterase, butyrylcholinesterase and β-secretase activity. Cytotoxicity of extracts was performed in normal vero and pre-adipocytes cell lines. The extracts were characterized using high-performance thin layer chromatography and high-performance liquid chromatography for their chemical fingerprints. Alkaloids, flavonoids and glycosides were present amongst the tested phytochemicals. Cannabidiol concentrations were comparatively high in the hexane and dichloromethane than in dichloromethane: methanol (1:1) and methanol extracts.\nRESULTS: Hexane and dichloromethane extracts showed a better inhibitory potential towards cholinesterase activity, while water, hexane, dichloromethane: methanol (1:1) and methanol showed an inhibitory potential towards β-secretase enzyme activity. All extracts showed no cytotoxic effect on pre-adipocytes and vero cells after 24- and 48-hours of exposure.\nCONCLUSION: Therefore, this may explain the mechanism through which AD symptoms may be treated and managed by Cannabis sativa L. extracts.","container-title":"Endocrine, Metabolic &amp; Immune Disorders Drug Targets","DOI":"10.2174/1871530321666210222124349","ISSN":"2212-3873","issue":"3","journalAbbreviation":"Endocr Metab Immune Disord Drug Targets","language":"eng","note":"PMID: 33618651","page":"297-309","source":"PubMed","title":"Cannabis Sativa L. Flower and Bud Extracts Inhibited In vitro Cholinesterases and β-Secretase Enzymes Activities: Possible Mechanisms of Cannabis Use in Alzheimer Disease","title-short":"Cannabis Sativa L. Flower and Bud Extracts Inhibited In vitro Cholinesterases and β-Secretase Enzymes Activities","volume":"22","author":[{"family":"Mooko","given":"Teboho"},{"family":"Bala","given":"Asis"},{"family":"Tripathy","given":"Satyajit"},{"family":"Kumar","given":"Chethan S."},{"family":"Mahadevappa","given":"Chandrashekara P."},{"family":"Chaudhary","given":"Sushil K."},{"family":"Matsabisa","given":"Motlalepula G."}],"issued":{"date-parts":[["2022"]]}}}],"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w:t>
            </w:r>
            <w:proofErr w:type="spellStart"/>
            <w:r w:rsidRPr="007F25F6">
              <w:rPr>
                <w:rFonts w:ascii="Times New Roman" w:hAnsi="Times New Roman"/>
                <w:kern w:val="0"/>
                <w:sz w:val="22"/>
              </w:rPr>
              <w:t>Mooko</w:t>
            </w:r>
            <w:proofErr w:type="spellEnd"/>
            <w:r w:rsidRPr="007F25F6">
              <w:rPr>
                <w:rFonts w:ascii="Times New Roman" w:hAnsi="Times New Roman"/>
                <w:kern w:val="0"/>
                <w:sz w:val="22"/>
              </w:rPr>
              <w:t xml:space="preserve"> </w:t>
            </w:r>
            <w:r w:rsidRPr="007F25F6">
              <w:rPr>
                <w:rFonts w:ascii="Times New Roman" w:hAnsi="Times New Roman"/>
                <w:i/>
                <w:iCs/>
                <w:kern w:val="0"/>
                <w:sz w:val="22"/>
              </w:rPr>
              <w:t>et al.</w:t>
            </w:r>
            <w:r w:rsidRPr="007F25F6">
              <w:rPr>
                <w:rFonts w:ascii="Times New Roman" w:hAnsi="Times New Roman"/>
                <w:kern w:val="0"/>
                <w:sz w:val="22"/>
              </w:rPr>
              <w:t>, 2022)</w:t>
            </w:r>
            <w:r>
              <w:rPr>
                <w:rFonts w:ascii="Times New Roman" w:hAnsi="Times New Roman"/>
                <w:color w:val="000000"/>
                <w:kern w:val="0"/>
                <w:sz w:val="22"/>
                <w:szCs w:val="22"/>
                <w:lang w:eastAsia="pt-BR"/>
                <w14:ligatures w14:val="none"/>
              </w:rPr>
              <w:fldChar w:fldCharType="end"/>
            </w:r>
          </w:p>
        </w:tc>
      </w:tr>
      <w:tr w:rsidR="005B1345" w:rsidRPr="00C777F8" w14:paraId="383E8C1D"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40995F80"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56F1948E"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Merge/>
            <w:vAlign w:val="center"/>
            <w:hideMark/>
          </w:tcPr>
          <w:p w14:paraId="0CDCEA60"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1701" w:type="dxa"/>
            <w:noWrap/>
            <w:vAlign w:val="center"/>
            <w:hideMark/>
          </w:tcPr>
          <w:p w14:paraId="12180FBD" w14:textId="2B4EB0AB"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Zebrafish model.</w:t>
            </w:r>
          </w:p>
        </w:tc>
        <w:tc>
          <w:tcPr>
            <w:tcW w:w="2126" w:type="dxa"/>
            <w:noWrap/>
            <w:vAlign w:val="center"/>
            <w:hideMark/>
          </w:tcPr>
          <w:p w14:paraId="4020753D" w14:textId="65D76C2E"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fK2JIr7u","properties":{"formattedCitation":"(Vanin {\\i{}et al.}, 2022)","plainCitation":"(Vanin et al., 2022)","noteIndex":0},"citationItems":[{"id":185,"uris":["http://zotero.org/users/11933415/items/64ZF32WQ"],"itemData":{"id":185,"type":"article-journal","abstract":"Substances from the Cannabis sativa species, especially cannabidiol (CBD) and Delta-9-tetrahydrocannabinol (Δ9-THC), have attracted medical attention in recent years. The actions of these two main cannabinoids modulate the cholinergic nervous system (CholNS) involving development, synaptic plasticity, and response to endogenous and environmental damage, as a characteristic of many neurodegenerative diseases. The dynamics of these diseases are mediated by specific neurotransmitters, such as the GABAergic nervous system (GNS) and the CholNS. The nematode Caenorhabditis elegans is an important experimental model, which has different neurotransmitter systems that coordinate its behavior and has a transgene strain that encodes the human β-amyloid 1-42 peptide in body wall muscle, one of the main proteins involved in Alzheimer´s disease. Therefore, the objective of this study was to evaluate the protective potential of terpenoids found in C. sativa in the GNS and CholNS of C. elegans. The effect of two C. sativa oils with variations in CBD and THC concentrations on acetylcholinesterase (AChE) activity, lipid peroxidation, and behavior of C. elegans was evaluated. C. sativa oils were efficient in increasing pharyngeal pumping rate and reducing defecation cycle, AChE activity, and ROS levels in N2 strains. In the muscle:Abeta1-42 strain, mainly when using CBD oil, worm movement, body bends, and pharyngeal pumping were increased, with a reduced AChE activity. Consequently, greater investments in scientific research are needed, in addition to breaking the taboo on the use of the C. sativa plant as an alternative for medicinal use, especially in neurodegenerative diseases, which have already shown positive initial results.","container-title":"Scientific Reports","DOI":"10.1038/s41598-022-19598-3","ISSN":"2045-2322","issue":"1","journalAbbreviation":"Sci Rep","language":"eng","note":"PMID: 36100636\nPMCID: PMC9470673","page":"15376","source":"PubMed","title":"Neuroprotective potential of Cannabis sativa-based oils in Caenorhabditis elegans","volume":"12","author":[{"family":"Vanin","given":"Ana Paula"},{"family":"Tamagno","given":"Wagner Antonio"},{"family":"Alves","given":"Carla"},{"family":"Mesacasa","given":"Letícia"},{"family":"Santin","given":"Luciani Figueiredo"},{"family":"Sutorillo","given":"Nathália Tafarel"},{"family":"Bilibio","given":"Denise"},{"family":"Müller","given":"Caroline"},{"family":"Galon","given":"Leandro"},{"family":"Kaizer","given":"Rosilene Rodrigues"}],"issued":{"date-parts":[["2022",9,1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 xml:space="preserve">(Vanin </w:t>
            </w:r>
            <w:r w:rsidRPr="007F25F6">
              <w:rPr>
                <w:rFonts w:ascii="Times New Roman" w:hAnsi="Times New Roman"/>
                <w:i/>
                <w:iCs/>
                <w:kern w:val="0"/>
                <w:sz w:val="22"/>
              </w:rPr>
              <w:t>et al.</w:t>
            </w:r>
            <w:r w:rsidRPr="007F25F6">
              <w:rPr>
                <w:rFonts w:ascii="Times New Roman" w:hAnsi="Times New Roman"/>
                <w:kern w:val="0"/>
                <w:sz w:val="22"/>
              </w:rPr>
              <w:t>, 2022)</w:t>
            </w:r>
            <w:r>
              <w:rPr>
                <w:rFonts w:ascii="Times New Roman" w:hAnsi="Times New Roman"/>
                <w:color w:val="000000"/>
                <w:kern w:val="0"/>
                <w:sz w:val="22"/>
                <w:szCs w:val="22"/>
                <w:lang w:eastAsia="pt-BR"/>
                <w14:ligatures w14:val="none"/>
              </w:rPr>
              <w:fldChar w:fldCharType="end"/>
            </w:r>
          </w:p>
        </w:tc>
      </w:tr>
      <w:tr w:rsidR="005B1345" w:rsidRPr="00C777F8" w14:paraId="0F4CCA47"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5291FE0A"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45CBA6BD"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Merge/>
            <w:vAlign w:val="center"/>
            <w:hideMark/>
          </w:tcPr>
          <w:p w14:paraId="30C88A16"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1701" w:type="dxa"/>
            <w:vAlign w:val="center"/>
            <w:hideMark/>
          </w:tcPr>
          <w:p w14:paraId="18663746" w14:textId="7617360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i/>
                <w:iCs/>
                <w:color w:val="000000"/>
                <w:kern w:val="0"/>
                <w:sz w:val="22"/>
                <w:szCs w:val="22"/>
                <w:lang w:eastAsia="pt-BR"/>
                <w14:ligatures w14:val="none"/>
              </w:rPr>
              <w:t>C. Elegans</w:t>
            </w:r>
            <w:r w:rsidRPr="00C777F8">
              <w:rPr>
                <w:rFonts w:ascii="Times New Roman" w:hAnsi="Times New Roman"/>
                <w:color w:val="000000"/>
                <w:kern w:val="0"/>
                <w:sz w:val="22"/>
                <w:szCs w:val="22"/>
                <w:lang w:eastAsia="pt-BR"/>
                <w14:ligatures w14:val="none"/>
              </w:rPr>
              <w:t xml:space="preserve"> model.</w:t>
            </w:r>
          </w:p>
        </w:tc>
        <w:tc>
          <w:tcPr>
            <w:tcW w:w="2126" w:type="dxa"/>
            <w:noWrap/>
            <w:vAlign w:val="center"/>
            <w:hideMark/>
          </w:tcPr>
          <w:p w14:paraId="246344A2" w14:textId="39D63AFD"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IrInaYLc","properties":{"formattedCitation":"(Vanin {\\i{}et al.}, 2022)","plainCitation":"(Vanin et al., 2022)","noteIndex":0},"citationItems":[{"id":185,"uris":["http://zotero.org/users/11933415/items/64ZF32WQ"],"itemData":{"id":185,"type":"article-journal","abstract":"Substances from the Cannabis sativa species, especially cannabidiol (CBD) and Delta-9-tetrahydrocannabinol (Δ9-THC), have attracted medical attention in recent years. The actions of these two main cannabinoids modulate the cholinergic nervous system (CholNS) involving development, synaptic plasticity, and response to endogenous and environmental damage, as a characteristic of many neurodegenerative diseases. The dynamics of these diseases are mediated by specific neurotransmitters, such as the GABAergic nervous system (GNS) and the CholNS. The nematode Caenorhabditis elegans is an important experimental model, which has different neurotransmitter systems that coordinate its behavior and has a transgene strain that encodes the human β-amyloid 1-42 peptide in body wall muscle, one of the main proteins involved in Alzheimer´s disease. Therefore, the objective of this study was to evaluate the protective potential of terpenoids found in C. sativa in the GNS and CholNS of C. elegans. The effect of two C. sativa oils with variations in CBD and THC concentrations on acetylcholinesterase (AChE) activity, lipid peroxidation, and behavior of C. elegans was evaluated. C. sativa oils were efficient in increasing pharyngeal pumping rate and reducing defecation cycle, AChE activity, and ROS levels in N2 strains. In the muscle:Abeta1-42 strain, mainly when using CBD oil, worm movement, body bends, and pharyngeal pumping were increased, with a reduced AChE activity. Consequently, greater investments in scientific research are needed, in addition to breaking the taboo on the use of the C. sativa plant as an alternative for medicinal use, especially in neurodegenerative diseases, which have already shown positive initial results.","container-title":"Scientific Reports","DOI":"10.1038/s41598-022-19598-3","ISSN":"2045-2322","issue":"1","journalAbbreviation":"Sci Rep","language":"eng","note":"PMID: 36100636\nPMCID: PMC9470673","page":"15376","source":"PubMed","title":"Neuroprotective potential of Cannabis sativa-based oils in Caenorhabditis elegans","volume":"12","author":[{"family":"Vanin","given":"Ana Paula"},{"family":"Tamagno","given":"Wagner Antonio"},{"family":"Alves","given":"Carla"},{"family":"Mesacasa","given":"Letícia"},{"family":"Santin","given":"Luciani Figueiredo"},{"family":"Sutorillo","given":"Nathália Tafarel"},{"family":"Bilibio","given":"Denise"},{"family":"Müller","given":"Caroline"},{"family":"Galon","given":"Leandro"},{"family":"Kaizer","given":"Rosilene Rodrigues"}],"issued":{"date-parts":[["2022",9,1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 xml:space="preserve">(Vanin </w:t>
            </w:r>
            <w:r w:rsidRPr="007F25F6">
              <w:rPr>
                <w:rFonts w:ascii="Times New Roman" w:hAnsi="Times New Roman"/>
                <w:i/>
                <w:iCs/>
                <w:kern w:val="0"/>
                <w:sz w:val="22"/>
              </w:rPr>
              <w:t>et al.</w:t>
            </w:r>
            <w:r w:rsidRPr="007F25F6">
              <w:rPr>
                <w:rFonts w:ascii="Times New Roman" w:hAnsi="Times New Roman"/>
                <w:kern w:val="0"/>
                <w:sz w:val="22"/>
              </w:rPr>
              <w:t>, 2022)</w:t>
            </w:r>
            <w:r>
              <w:rPr>
                <w:rFonts w:ascii="Times New Roman" w:hAnsi="Times New Roman"/>
                <w:color w:val="000000"/>
                <w:kern w:val="0"/>
                <w:sz w:val="22"/>
                <w:szCs w:val="22"/>
                <w:lang w:eastAsia="pt-BR"/>
                <w14:ligatures w14:val="none"/>
              </w:rPr>
              <w:fldChar w:fldCharType="end"/>
            </w:r>
          </w:p>
        </w:tc>
      </w:tr>
      <w:tr w:rsidR="005B1345" w:rsidRPr="00C777F8" w14:paraId="4ED44823"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0FF8CDF4"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restart"/>
            <w:noWrap/>
            <w:vAlign w:val="center"/>
            <w:hideMark/>
          </w:tcPr>
          <w:p w14:paraId="5701BA0B" w14:textId="5E734D6A"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Butyrylcholinesterase activity</w:t>
            </w:r>
          </w:p>
        </w:tc>
        <w:tc>
          <w:tcPr>
            <w:tcW w:w="3827" w:type="dxa"/>
            <w:vAlign w:val="center"/>
            <w:hideMark/>
          </w:tcPr>
          <w:p w14:paraId="784B1EDF" w14:textId="746E220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Extracts with CBD showed inhibitory potential towards cholinesterase activity.</w:t>
            </w:r>
          </w:p>
        </w:tc>
        <w:tc>
          <w:tcPr>
            <w:tcW w:w="1701" w:type="dxa"/>
            <w:vAlign w:val="center"/>
            <w:hideMark/>
          </w:tcPr>
          <w:p w14:paraId="74EC39E9" w14:textId="0C73395E" w:rsidR="000248B4" w:rsidRPr="005B1345"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val="pt-BR" w:eastAsia="pt-BR"/>
                <w14:ligatures w14:val="none"/>
              </w:rPr>
            </w:pPr>
            <w:proofErr w:type="spellStart"/>
            <w:r w:rsidRPr="005B1345">
              <w:rPr>
                <w:rFonts w:ascii="Times New Roman" w:hAnsi="Times New Roman"/>
                <w:color w:val="000000"/>
                <w:kern w:val="0"/>
                <w:sz w:val="22"/>
                <w:szCs w:val="22"/>
                <w:lang w:val="pt-BR" w:eastAsia="pt-BR"/>
                <w14:ligatures w14:val="none"/>
              </w:rPr>
              <w:t>Pre-adipocytes</w:t>
            </w:r>
            <w:proofErr w:type="spellEnd"/>
            <w:r w:rsidRPr="005B1345">
              <w:rPr>
                <w:rFonts w:ascii="Times New Roman" w:hAnsi="Times New Roman"/>
                <w:color w:val="000000"/>
                <w:kern w:val="0"/>
                <w:sz w:val="22"/>
                <w:szCs w:val="22"/>
                <w:lang w:val="pt-BR" w:eastAsia="pt-BR"/>
                <w14:ligatures w14:val="none"/>
              </w:rPr>
              <w:t xml:space="preserve"> (3T3-L1) (CL-173).</w:t>
            </w:r>
          </w:p>
        </w:tc>
        <w:tc>
          <w:tcPr>
            <w:tcW w:w="2126" w:type="dxa"/>
            <w:noWrap/>
            <w:vAlign w:val="center"/>
            <w:hideMark/>
          </w:tcPr>
          <w:p w14:paraId="257684E0" w14:textId="3229E8E4"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isdVY5bD","properties":{"formattedCitation":"(Mooko {\\i{}et al.}, 2022)","plainCitation":"(Mooko et al., 2022)","noteIndex":0},"citationItems":[{"id":200,"uris":["http://zotero.org/users/11933415/items/PTRQSJ3Y"],"itemData":{"id":200,"type":"article-journal","abstract":"BACKGROUND: There are anecdotal claims on the use of Cannabis sativa L. in the treatment of Alzheimer's disease, but there is a lack of scientific data to support the efficacy and safety of Cannabis sativa L. for Alzheimer's disease.\nAIM: The aim of the study was to evaluate the effect of aerial parts of Cannabis sativa L. on the cholinesterases and β-secretase enzymes activities as one of the possible mechanisms of Alzheimer's disease.\nMETHODS: The phytochemical and heavy metal contents were analysed. The extracts were screened for acetylcholinesterase, butyrylcholinesterase and β-secretase activity. Cytotoxicity of extracts was performed in normal vero and pre-adipocytes cell lines. The extracts were characterized using high-performance thin layer chromatography and high-performance liquid chromatography for their chemical fingerprints. Alkaloids, flavonoids and glycosides were present amongst the tested phytochemicals. Cannabidiol concentrations were comparatively high in the hexane and dichloromethane than in dichloromethane: methanol (1:1) and methanol extracts.\nRESULTS: Hexane and dichloromethane extracts showed a better inhibitory potential towards cholinesterase activity, while water, hexane, dichloromethane: methanol (1:1) and methanol showed an inhibitory potential towards β-secretase enzyme activity. All extracts showed no cytotoxic effect on pre-adipocytes and vero cells after 24- and 48-hours of exposure.\nCONCLUSION: Therefore, this may explain the mechanism through which AD symptoms may be treated and managed by Cannabis sativa L. extracts.","container-title":"Endocrine, Metabolic &amp; Immune Disorders Drug Targets","DOI":"10.2174/1871530321666210222124349","ISSN":"2212-3873","issue":"3","journalAbbreviation":"Endocr Metab Immune Disord Drug Targets","language":"eng","note":"PMID: 33618651","page":"297-309","source":"PubMed","title":"Cannabis Sativa L. Flower and Bud Extracts Inhibited In vitro Cholinesterases and β-Secretase Enzymes Activities: Possible Mechanisms of Cannabis Use in Alzheimer Disease","title-short":"Cannabis Sativa L. Flower and Bud Extracts Inhibited In vitro Cholinesterases and β-Secretase Enzymes Activities","volume":"22","author":[{"family":"Mooko","given":"Teboho"},{"family":"Bala","given":"Asis"},{"family":"Tripathy","given":"Satyajit"},{"family":"Kumar","given":"Chethan S."},{"family":"Mahadevappa","given":"Chandrashekara P."},{"family":"Chaudhary","given":"Sushil K."},{"family":"Matsabisa","given":"Motlalepula G."}],"issued":{"date-parts":[["2022"]]}}}],"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w:t>
            </w:r>
            <w:proofErr w:type="spellStart"/>
            <w:r w:rsidRPr="007F25F6">
              <w:rPr>
                <w:rFonts w:ascii="Times New Roman" w:hAnsi="Times New Roman"/>
                <w:kern w:val="0"/>
                <w:sz w:val="22"/>
              </w:rPr>
              <w:t>Mooko</w:t>
            </w:r>
            <w:proofErr w:type="spellEnd"/>
            <w:r w:rsidRPr="007F25F6">
              <w:rPr>
                <w:rFonts w:ascii="Times New Roman" w:hAnsi="Times New Roman"/>
                <w:kern w:val="0"/>
                <w:sz w:val="22"/>
              </w:rPr>
              <w:t xml:space="preserve"> </w:t>
            </w:r>
            <w:r w:rsidRPr="007F25F6">
              <w:rPr>
                <w:rFonts w:ascii="Times New Roman" w:hAnsi="Times New Roman"/>
                <w:i/>
                <w:iCs/>
                <w:kern w:val="0"/>
                <w:sz w:val="22"/>
              </w:rPr>
              <w:t>et al.</w:t>
            </w:r>
            <w:r w:rsidRPr="007F25F6">
              <w:rPr>
                <w:rFonts w:ascii="Times New Roman" w:hAnsi="Times New Roman"/>
                <w:kern w:val="0"/>
                <w:sz w:val="22"/>
              </w:rPr>
              <w:t>, 2022)</w:t>
            </w:r>
            <w:r>
              <w:rPr>
                <w:rFonts w:ascii="Times New Roman" w:hAnsi="Times New Roman"/>
                <w:color w:val="000000"/>
                <w:kern w:val="0"/>
                <w:sz w:val="22"/>
                <w:szCs w:val="22"/>
                <w:lang w:eastAsia="pt-BR"/>
                <w14:ligatures w14:val="none"/>
              </w:rPr>
              <w:fldChar w:fldCharType="end"/>
            </w:r>
          </w:p>
        </w:tc>
      </w:tr>
      <w:tr w:rsidR="005B1345" w:rsidRPr="00C777F8" w14:paraId="2288D50C"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40E03A7C"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753083BB"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613A9138" w14:textId="2F55D5ED"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 xml:space="preserve">Has the potential to inhibit </w:t>
            </w:r>
            <w:proofErr w:type="spellStart"/>
            <w:r w:rsidRPr="00C777F8">
              <w:rPr>
                <w:rFonts w:ascii="Times New Roman" w:hAnsi="Times New Roman"/>
                <w:color w:val="000000"/>
                <w:kern w:val="0"/>
                <w:sz w:val="22"/>
                <w:szCs w:val="22"/>
                <w:lang w:eastAsia="pt-BR"/>
                <w14:ligatures w14:val="none"/>
              </w:rPr>
              <w:t>BChE</w:t>
            </w:r>
            <w:proofErr w:type="spellEnd"/>
            <w:r w:rsidRPr="00C777F8">
              <w:rPr>
                <w:rFonts w:ascii="Times New Roman" w:hAnsi="Times New Roman"/>
                <w:color w:val="000000"/>
                <w:kern w:val="0"/>
                <w:sz w:val="22"/>
                <w:szCs w:val="22"/>
                <w:lang w:eastAsia="pt-BR"/>
                <w14:ligatures w14:val="none"/>
              </w:rPr>
              <w:t>.</w:t>
            </w:r>
          </w:p>
        </w:tc>
        <w:tc>
          <w:tcPr>
            <w:tcW w:w="1701" w:type="dxa"/>
            <w:noWrap/>
            <w:vAlign w:val="center"/>
            <w:hideMark/>
          </w:tcPr>
          <w:p w14:paraId="1EE20DF4" w14:textId="19619AF6"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C12 cells and ICR mice.</w:t>
            </w:r>
          </w:p>
        </w:tc>
        <w:tc>
          <w:tcPr>
            <w:tcW w:w="2126" w:type="dxa"/>
            <w:noWrap/>
            <w:vAlign w:val="center"/>
            <w:hideMark/>
          </w:tcPr>
          <w:p w14:paraId="613DFFBD" w14:textId="5B00D842"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GjbAPtTs","properties":{"formattedCitation":"(Jiang {\\i{}et al.}, 2021)","plainCitation":"(Jiang et al., 2021)","noteIndex":0},"citationItems":[{"id":177,"uris":["http://zotero.org/users/11933415/items/8RDWHXEU"],"itemData":{"id":177,"type":"article-journal","abstract":"Cannabidiol (CBD) and rivastigmine have been launched as drugs for treating dementia and cholinesterases (ChEs) are ideal drug targets. This study focused on developing novel ChE inhibitors as drug leads against dementia through molecular modeling and fragment reassembly approaches. A potent carbamate fragment binding to active site gorge of BuChE was found via a docking-based structural splicing approach, thus, 17 novel compounds were designed by structural reassembly. Compound C16 was identified as a highly selective potent BuChE inhibitor (IC50 = 5.3 nM, SI &gt; 4000), superior to CBD (IC50 = 0.67 μM). C16 possessed BBB penetrating ability, benign safety, neuroprotection, antioxidant and pseudo-irreversible BuChE inhibition (Kd = 13 nM, k2 = 0.26 min-1), showing good drug-like properties. In vivo studies confirmed that C16 significantly ameliorated the scopolamine-induced cognition impairment, almost entirely recovered the Aβ1-42 (icv)-impaired cognitive function to the normal level, showed better behavioral performance than donepezil and good anti-amyloidogenic effect. Hence, the potential BuChE inhibitor C16 can be developed as a promising disease-modifying treatment of AD.","container-title":"European Journal of Medicinal Chemistry","DOI":"10.1016/j.ejmech.2021.113735","ISSN":"1768-3254","journalAbbreviation":"Eur J Med Chem","language":"eng","note":"PMID: 34371367","page":"113735","source":"PubMed","title":"Novel cannabidiol-carbamate hybrids as selective BuChE inhibitors: Docking-based fragment reassembly for the development of potential therapeutic agents against Alzheimer's disease","title-short":"Novel cannabidiol-carbamate hybrids as selective BuChE inhibitors","volume":"223","author":[{"family":"Jiang","given":"Xia"},{"family":"Zhang","given":"Ziwen"},{"family":"Zuo","given":"Jiawei"},{"family":"Wu","given":"Chengyao"},{"family":"Zha","given":"Liang"},{"family":"Xu","given":"Yingying"},{"family":"Wang","given":"Sheng"},{"family":"Shi","given":"Jingbo"},{"family":"Liu","given":"Xin-Hua"},{"family":"Zhang","given":"Jing"},{"family":"Tang","given":"Wenjian"}],"issued":{"date-parts":[["2021",11,5]]}}}],"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 xml:space="preserve">(Jiang </w:t>
            </w:r>
            <w:r w:rsidRPr="007F25F6">
              <w:rPr>
                <w:rFonts w:ascii="Times New Roman" w:hAnsi="Times New Roman"/>
                <w:i/>
                <w:iCs/>
                <w:kern w:val="0"/>
                <w:sz w:val="22"/>
              </w:rPr>
              <w:t>et al.</w:t>
            </w:r>
            <w:r w:rsidRPr="007F25F6">
              <w:rPr>
                <w:rFonts w:ascii="Times New Roman" w:hAnsi="Times New Roman"/>
                <w:kern w:val="0"/>
                <w:sz w:val="22"/>
              </w:rPr>
              <w:t>, 2021)</w:t>
            </w:r>
            <w:r>
              <w:rPr>
                <w:rFonts w:ascii="Times New Roman" w:hAnsi="Times New Roman"/>
                <w:color w:val="000000"/>
                <w:kern w:val="0"/>
                <w:sz w:val="22"/>
                <w:szCs w:val="22"/>
                <w:lang w:eastAsia="pt-BR"/>
                <w14:ligatures w14:val="none"/>
              </w:rPr>
              <w:fldChar w:fldCharType="end"/>
            </w:r>
          </w:p>
        </w:tc>
      </w:tr>
      <w:tr w:rsidR="005B1345" w:rsidRPr="00C777F8" w14:paraId="18932775"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7661E999"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254B9449"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5F84782E" w14:textId="6C79DA18"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 xml:space="preserve">Inhibits </w:t>
            </w:r>
            <w:proofErr w:type="spellStart"/>
            <w:r w:rsidRPr="00C777F8">
              <w:rPr>
                <w:rFonts w:ascii="Times New Roman" w:hAnsi="Times New Roman"/>
                <w:color w:val="000000"/>
                <w:kern w:val="0"/>
                <w:sz w:val="22"/>
                <w:szCs w:val="22"/>
                <w:lang w:eastAsia="pt-BR"/>
                <w14:ligatures w14:val="none"/>
              </w:rPr>
              <w:t>BChE</w:t>
            </w:r>
            <w:proofErr w:type="spellEnd"/>
            <w:r w:rsidRPr="00C777F8">
              <w:rPr>
                <w:rFonts w:ascii="Times New Roman" w:hAnsi="Times New Roman"/>
                <w:color w:val="000000"/>
                <w:kern w:val="0"/>
                <w:sz w:val="22"/>
                <w:szCs w:val="22"/>
                <w:lang w:eastAsia="pt-BR"/>
                <w14:ligatures w14:val="none"/>
              </w:rPr>
              <w:t xml:space="preserve"> activity.</w:t>
            </w:r>
          </w:p>
        </w:tc>
        <w:tc>
          <w:tcPr>
            <w:tcW w:w="1701" w:type="dxa"/>
            <w:noWrap/>
            <w:vAlign w:val="center"/>
            <w:hideMark/>
          </w:tcPr>
          <w:p w14:paraId="7803575F" w14:textId="2BB69051"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In silico.</w:t>
            </w:r>
          </w:p>
        </w:tc>
        <w:tc>
          <w:tcPr>
            <w:tcW w:w="2126" w:type="dxa"/>
            <w:noWrap/>
            <w:vAlign w:val="center"/>
            <w:hideMark/>
          </w:tcPr>
          <w:p w14:paraId="333BCF79" w14:textId="320382D2"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mKIVM026","properties":{"formattedCitation":"(Patil {\\i{}et al.}, 2023)","plainCitation":"(Patil et al., 2023)","noteIndex":0},"citationItems":[{"id":176,"uris":["http://zotero.org/users/11933415/items/ZH8TP6VA"],"itemData":{"id":176,"type":"article-journal","abstract":"Cannabis sativa is a medicinal plant that has been known for years and is used as an Ayurvedic medicine. This plant has great potential in treating various types of brain diseases. Phytochemicals present in this plant act as antioxidants by maintaining synaptic plasticity and preventing neuronal loss. Cannabidiol (CBD) and Tetrahydrocannabinol (THC) are both beneficial in treating Alzheimer's disease by increasing the solubility of Aβ42 amyloid and Tau aggregation. Apart from these therapeutic effects, there are certain unknown functions of these phytochemicals in Alzheimer's disease that we want to elucidate through this study. In this research, our approach is to analyze the effect of phytochemicals in Cannabis sativa on multiple culprit enzymes in Alzheimer's disease, such as AChE (Acetylcholinesterase), BChE (Butyrylcholinesterase), γ-secretase, and BACE-1. In this study, the compounds were selected by Lipinski's rule, ADMET, and ProTox based on toxicity. Molecular docking between the selected compounds (THCV, Cannabinol C2, and Cannabidiorcol) and enzymes mentioned above was obtained by various software programs including AutoDock Vina 4.2, AutoDock, and iGEMDOCK. In comparison to Donepezil (BA = -8.4 kcal/mol, Ki = 1.46 mM), Rivastigmine (BA = -7.0 kcal/mol, Ki = 0.02 mM), and Galantamine (BA = -7.1, Ki = 2.1 mM), Cannabidiorcol (BA = -9.4 kcal/mol, Ki = 4.61 mM) shows significant inhibition of AChE. On the other hand, Cannabinol C2 (BA = -9.2 kcal/mol, Ki = 4.32 mM) significantly inhibits Butyrylcholinesterase (BuChE) in comparison to Memantine (BA = -6.8 kcal/mol, Ki = 0.54 mM). This study sheds new light and opens new avenues for elucidating the role of bioactive compounds present in Cannabis sativa in treating Alzheimer's disease.","container-title":"Plants (Basel, Switzerland)","DOI":"10.3390/plants12030510","ISSN":"2223-7747","issue":"3","journalAbbreviation":"Plants (Basel)","language":"eng","note":"PMID: 36771595\nPMCID: PMC9919841","page":"510","source":"PubMed","title":"Investigation of Cannabis sativa Phytochemicals as Anti-Alzheimer's Agents: An In Silico Study","title-short":"Investigation of Cannabis sativa Phytochemicals as Anti-Alzheimer's Agents","volume":"12","author":[{"family":"Patil","given":"Nil"},{"family":"Chandel","given":"Vaishnavi"},{"family":"Rana","given":"Aarzu"},{"family":"Jain","given":"Mukul"},{"family":"Kaushik","given":"Prashant"}],"issued":{"date-parts":[["2023",1,22]]}}}],"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 xml:space="preserve">(Patil </w:t>
            </w:r>
            <w:r w:rsidRPr="007F25F6">
              <w:rPr>
                <w:rFonts w:ascii="Times New Roman" w:hAnsi="Times New Roman"/>
                <w:i/>
                <w:iCs/>
                <w:kern w:val="0"/>
                <w:sz w:val="22"/>
              </w:rPr>
              <w:t>et al.</w:t>
            </w:r>
            <w:r w:rsidRPr="007F25F6">
              <w:rPr>
                <w:rFonts w:ascii="Times New Roman" w:hAnsi="Times New Roman"/>
                <w:kern w:val="0"/>
                <w:sz w:val="22"/>
              </w:rPr>
              <w:t>, 2023)</w:t>
            </w:r>
            <w:r>
              <w:rPr>
                <w:rFonts w:ascii="Times New Roman" w:hAnsi="Times New Roman"/>
                <w:color w:val="000000"/>
                <w:kern w:val="0"/>
                <w:sz w:val="22"/>
                <w:szCs w:val="22"/>
                <w:lang w:eastAsia="pt-BR"/>
                <w14:ligatures w14:val="none"/>
              </w:rPr>
              <w:fldChar w:fldCharType="end"/>
            </w:r>
          </w:p>
        </w:tc>
      </w:tr>
      <w:tr w:rsidR="00771075" w:rsidRPr="007F25F6" w14:paraId="46CF9ED0" w14:textId="77777777" w:rsidTr="005B1345">
        <w:trPr>
          <w:trHeight w:val="900"/>
        </w:trPr>
        <w:tc>
          <w:tcPr>
            <w:cnfStyle w:val="001000000000" w:firstRow="0" w:lastRow="0" w:firstColumn="1" w:lastColumn="0" w:oddVBand="0" w:evenVBand="0" w:oddHBand="0" w:evenHBand="0" w:firstRowFirstColumn="0" w:firstRowLastColumn="0" w:lastRowFirstColumn="0" w:lastRowLastColumn="0"/>
            <w:tcW w:w="2074" w:type="dxa"/>
            <w:noWrap/>
            <w:vAlign w:val="center"/>
            <w:hideMark/>
          </w:tcPr>
          <w:p w14:paraId="605D6674" w14:textId="3BFCAADA" w:rsidR="000248B4" w:rsidRPr="00C777F8" w:rsidRDefault="000248B4" w:rsidP="000248B4">
            <w:pPr>
              <w:ind w:firstLine="0"/>
              <w:jc w:val="center"/>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Glucose metabolism</w:t>
            </w:r>
          </w:p>
        </w:tc>
        <w:tc>
          <w:tcPr>
            <w:tcW w:w="1754" w:type="dxa"/>
            <w:vAlign w:val="center"/>
            <w:hideMark/>
          </w:tcPr>
          <w:p w14:paraId="7A305DC2" w14:textId="3270160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Glucose hypometabolism (characteristic of a brain with Alzheimer's disease)</w:t>
            </w:r>
          </w:p>
        </w:tc>
        <w:tc>
          <w:tcPr>
            <w:tcW w:w="3827" w:type="dxa"/>
            <w:noWrap/>
            <w:vAlign w:val="center"/>
            <w:hideMark/>
          </w:tcPr>
          <w:p w14:paraId="2C89D1B7" w14:textId="3029F47E"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Regulation of glucose metabolism in the brain.</w:t>
            </w:r>
          </w:p>
        </w:tc>
        <w:tc>
          <w:tcPr>
            <w:tcW w:w="1701" w:type="dxa"/>
            <w:vAlign w:val="center"/>
            <w:hideMark/>
          </w:tcPr>
          <w:p w14:paraId="3E3F253C" w14:textId="7E0C8389"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roofErr w:type="spellStart"/>
            <w:r w:rsidRPr="00C777F8">
              <w:rPr>
                <w:rFonts w:ascii="Times New Roman" w:hAnsi="Times New Roman"/>
                <w:color w:val="000000"/>
                <w:kern w:val="0"/>
                <w:sz w:val="22"/>
                <w:szCs w:val="22"/>
                <w:lang w:eastAsia="pt-BR"/>
                <w14:ligatures w14:val="none"/>
              </w:rPr>
              <w:t>Strptozotocin</w:t>
            </w:r>
            <w:proofErr w:type="spellEnd"/>
            <w:r w:rsidRPr="00C777F8">
              <w:rPr>
                <w:rFonts w:ascii="Times New Roman" w:hAnsi="Times New Roman"/>
                <w:color w:val="000000"/>
                <w:kern w:val="0"/>
                <w:sz w:val="22"/>
                <w:szCs w:val="22"/>
                <w:lang w:eastAsia="pt-BR"/>
                <w14:ligatures w14:val="none"/>
              </w:rPr>
              <w:t>-induced Alzheimer's disease rat model.</w:t>
            </w:r>
          </w:p>
        </w:tc>
        <w:tc>
          <w:tcPr>
            <w:tcW w:w="2126" w:type="dxa"/>
            <w:noWrap/>
            <w:vAlign w:val="center"/>
            <w:hideMark/>
          </w:tcPr>
          <w:p w14:paraId="17843AC7" w14:textId="78D3D8AF" w:rsidR="000248B4" w:rsidRPr="007F25F6"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val="pt-BR" w:eastAsia="pt-BR"/>
                <w14:ligatures w14:val="none"/>
              </w:rPr>
            </w:pPr>
            <w:r>
              <w:rPr>
                <w:rFonts w:ascii="Times New Roman" w:hAnsi="Times New Roman"/>
                <w:color w:val="000000"/>
                <w:kern w:val="0"/>
                <w:sz w:val="22"/>
                <w:szCs w:val="22"/>
                <w:lang w:eastAsia="pt-BR"/>
                <w14:ligatures w14:val="none"/>
              </w:rPr>
              <w:fldChar w:fldCharType="begin"/>
            </w:r>
            <w:r w:rsidRPr="007F25F6">
              <w:rPr>
                <w:rFonts w:ascii="Times New Roman" w:hAnsi="Times New Roman"/>
                <w:color w:val="000000"/>
                <w:kern w:val="0"/>
                <w:sz w:val="22"/>
                <w:szCs w:val="22"/>
                <w:lang w:val="pt-BR" w:eastAsia="pt-BR"/>
                <w14:ligatures w14:val="none"/>
              </w:rPr>
              <w:instrText xml:space="preserve"> ADDIN ZOTERO_ITEM CSL_CITATION {"citationID":"D2FkoFyj","properties":{"formattedCitation":"(de Paula Faria {\\i{}et al.}, 2022)","plainCitation":"(de Paula Faria et al., 2022)","noteIndex":0},"citationItems":[{"id":175,"uris":["http://zotero.org/users/11933415/items/XDP9NLYG"],"itemData":{"id":175,"type":"article-journal","abstract":"An early and persistent sign of Alzheimer's disease (AD) is glucose hypometabolism, which can be evaluated by positron emission tomography (PET) with 18F-2-fluoro-2-deoxy-D-glucose ([18F]FDG). Cannabidiol has demonstrated neuroprotective and anti-inflammatory properties but has not been evaluated by PET imaging in an AD model. Intracerebroventricular (icv) injection of streptozotocin (STZ) is a validated model for hypometabolism observed in AD. This proof-of-concept study evaluated the effect of cannabidiol treatment in the brain glucose metabolism of an icv-STZ AD model by PET imaging. Wistar male rats received 3 mg/kg of STZ and [18F]FDG PET images were acquired before and 7 days after STZ injection. Animals were treated with intraperitoneal cannabidiol (20 mg/kg-STZ-cannabidiol) or saline (STZ-saline) for one week. Novel object recognition was performed to evaluate short-term and long-term memory. [18F]FDG uptake in the whole brain was significantly lower in the STZ-saline group. Voxel-based analysis revealed a hypometabolism cluster close to the lateral ventricle, which was smaller in STZ-cannabidiol animals. The brain regions with more evident hypometabolism were the striatum, motor cortex, hippocampus, and thalamus, which was not observed in STZ-cannabidiol animals. In addition, STZ-cannabidiol animals revealed no changes in memory index. Thus, this study suggests that cannabidiol could be an early treatment for the neurodegenerative process observed in AD.","container-title":"International Journal of Molecular Sciences","DOI":"10.3390/ijms23031076","ISSN":"1422-0067","issue":"3","journalAbbreviation":"Int J Mol Sci","language":"eng","note":"PMID: 35163003\nPMCID: PMC8835532","page":"1076","source":"PubMed","title":"Cannabidiol Treatment Improves Glucose Metabolism and Memory in Streptozotocin-Induced Alzheimer's Disease Rat Model: A Proof-of-Concept Study","title-short":"Cannabidiol Treatment Improves Glucose Metabolism and Memory in Streptozotocin-Induced Alzheimer's Disease Rat Model","volume":"23","author":[{"family":"Paula Faria","given":"Daniele","non-dropping-particle":"de"},{"family":"Estessi de Souza","given":"Larissa"},{"family":"Duran","given":"Fabio Luis de Souza"},{"family":"Buchpiguel","given":"Carlos Alberto"},{"family":"Britto","given":"Luiz Roberto"},{"family":"Crippa","given":"José Alexandre de Souza"},{"family":"Filho","given":"Geraldo Busatto"},{"family":"Real","given":"Caroline Cristiano"}],"issued":{"date-parts":[["2022",1,19]]}}}],"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lang w:val="pt-BR"/>
              </w:rPr>
              <w:t xml:space="preserve">(de Paula Faria </w:t>
            </w:r>
            <w:r w:rsidRPr="007F25F6">
              <w:rPr>
                <w:rFonts w:ascii="Times New Roman" w:hAnsi="Times New Roman"/>
                <w:i/>
                <w:iCs/>
                <w:kern w:val="0"/>
                <w:sz w:val="22"/>
                <w:lang w:val="pt-BR"/>
              </w:rPr>
              <w:t>et al.</w:t>
            </w:r>
            <w:r w:rsidRPr="007F25F6">
              <w:rPr>
                <w:rFonts w:ascii="Times New Roman" w:hAnsi="Times New Roman"/>
                <w:kern w:val="0"/>
                <w:sz w:val="22"/>
                <w:lang w:val="pt-BR"/>
              </w:rPr>
              <w:t>, 2022)</w:t>
            </w:r>
            <w:r>
              <w:rPr>
                <w:rFonts w:ascii="Times New Roman" w:hAnsi="Times New Roman"/>
                <w:color w:val="000000"/>
                <w:kern w:val="0"/>
                <w:sz w:val="22"/>
                <w:szCs w:val="22"/>
                <w:lang w:eastAsia="pt-BR"/>
                <w14:ligatures w14:val="none"/>
              </w:rPr>
              <w:fldChar w:fldCharType="end"/>
            </w:r>
          </w:p>
        </w:tc>
      </w:tr>
      <w:tr w:rsidR="005B1345" w:rsidRPr="00C777F8" w14:paraId="486358E0"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restart"/>
            <w:noWrap/>
            <w:vAlign w:val="center"/>
            <w:hideMark/>
          </w:tcPr>
          <w:p w14:paraId="260C6615" w14:textId="0AD0B010" w:rsidR="000248B4" w:rsidRPr="00C777F8" w:rsidRDefault="000248B4" w:rsidP="000248B4">
            <w:pPr>
              <w:ind w:firstLine="0"/>
              <w:jc w:val="center"/>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Lipid metabolism</w:t>
            </w:r>
          </w:p>
        </w:tc>
        <w:tc>
          <w:tcPr>
            <w:tcW w:w="1754" w:type="dxa"/>
            <w:noWrap/>
            <w:vAlign w:val="center"/>
            <w:hideMark/>
          </w:tcPr>
          <w:p w14:paraId="44B50946" w14:textId="0DF7435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De novo synthesis and salvage pathway</w:t>
            </w:r>
          </w:p>
        </w:tc>
        <w:tc>
          <w:tcPr>
            <w:tcW w:w="3827" w:type="dxa"/>
            <w:vAlign w:val="center"/>
            <w:hideMark/>
          </w:tcPr>
          <w:p w14:paraId="70318D81" w14:textId="48F51111"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Modulates the concentration of sphingolipids, ceramide and sphingomyelin</w:t>
            </w:r>
          </w:p>
        </w:tc>
        <w:tc>
          <w:tcPr>
            <w:tcW w:w="1701" w:type="dxa"/>
            <w:vAlign w:val="center"/>
            <w:hideMark/>
          </w:tcPr>
          <w:p w14:paraId="380E8E37" w14:textId="1E95888F"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Rats that received a high-fat diet.</w:t>
            </w:r>
          </w:p>
        </w:tc>
        <w:tc>
          <w:tcPr>
            <w:tcW w:w="2126" w:type="dxa"/>
            <w:noWrap/>
            <w:vAlign w:val="center"/>
            <w:hideMark/>
          </w:tcPr>
          <w:p w14:paraId="2172B3AB" w14:textId="2C78811F"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PBIX8TQ2","properties":{"formattedCitation":"(Charytoniuk {\\i{}et al.}, 2021)","plainCitation":"(Charytoniuk et al., 2021)","noteIndex":0},"citationItems":[{"id":174,"uris":["http://zotero.org/users/11933415/items/AIGBA2BH"],"itemData":{"id":174,"type":"article-journal","abstract":"Obesity-related insulin resistance (IR) and attenuated brain insulin signaling are significant risk factors for neurodegenerative disorders, e.g., Alzheimer's disease. IR and type 2 diabetes correlate with an increased concentration of sphingolipids, a class of lipids that play an essential structural role in cellular membranes and cell signaling pathways. Cannabidiol (CBD) is a nonpsychoactive constituent of Cannabis sativa plant that interacts with the endocannabinoidome. Despite known positive effects of CBD on improvement in diabetes and its aftermath, e.g., anti-inflammatory and anti-oxidant effects, there are no studies evaluating the effect of phytocannabinoids on the brain insulin resistance and sphingolipid metabolism. Our experiment was carried out on Wistar rats that received a high-fat diet and/or intraperitoneal CBD injections. In our study, we indicated inhibition of de novo synthesis and salvage pathways, which resulted in significant changes in the concentration of sphingolipids, e.g., ceramide and sphingomyelin. Furthermore, we observed reduced brain IR and decreased tau protein phosphorylation what might be protective against neuropathologies development. We believe that our research will concern a new possible therapeutic approach with Cannabis -plant derived compounds and within a few years, cannabinoids would be considered as prominent substances for targeting both metabolic and neurodegenerative pathologies.","container-title":"Biomedicine &amp; Pharmacotherapy = Biomedecine &amp; Pharmacotherapie","DOI":"10.1016/j.biopha.2021.112057","ISSN":"1950-6007","journalAbbreviation":"Biomed Pharmacother","language":"eng","note":"PMID: 34435590","page":"112057","source":"PubMed","title":"Cannabidiol - A phytocannabinoid that widely affects sphingolipid metabolism under conditions of brain insulin resistance","volume":"142","author":[{"family":"Charytoniuk","given":"Tomasz"},{"family":"Sztolsztener","given":"Klaudia"},{"family":"Harasim-Symbor","given":"Ewa"},{"family":"Berk","given":"Klaudia"},{"family":"Chabowski","given":"Adrian"},{"family":"Konstantynowicz-Nowicka","given":"Karolina"}],"issued":{"date-parts":[["2021",10]]}}}],"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w:t>
            </w:r>
            <w:proofErr w:type="spellStart"/>
            <w:r w:rsidRPr="007F25F6">
              <w:rPr>
                <w:rFonts w:ascii="Times New Roman" w:hAnsi="Times New Roman"/>
                <w:kern w:val="0"/>
                <w:sz w:val="22"/>
              </w:rPr>
              <w:t>Charytoniuk</w:t>
            </w:r>
            <w:proofErr w:type="spellEnd"/>
            <w:r w:rsidRPr="007F25F6">
              <w:rPr>
                <w:rFonts w:ascii="Times New Roman" w:hAnsi="Times New Roman"/>
                <w:kern w:val="0"/>
                <w:sz w:val="22"/>
              </w:rPr>
              <w:t xml:space="preserve"> </w:t>
            </w:r>
            <w:r w:rsidRPr="007F25F6">
              <w:rPr>
                <w:rFonts w:ascii="Times New Roman" w:hAnsi="Times New Roman"/>
                <w:i/>
                <w:iCs/>
                <w:kern w:val="0"/>
                <w:sz w:val="22"/>
              </w:rPr>
              <w:t>et al.</w:t>
            </w:r>
            <w:r w:rsidRPr="007F25F6">
              <w:rPr>
                <w:rFonts w:ascii="Times New Roman" w:hAnsi="Times New Roman"/>
                <w:kern w:val="0"/>
                <w:sz w:val="22"/>
              </w:rPr>
              <w:t>, 2021)</w:t>
            </w:r>
            <w:r>
              <w:rPr>
                <w:rFonts w:ascii="Times New Roman" w:hAnsi="Times New Roman"/>
                <w:color w:val="000000"/>
                <w:kern w:val="0"/>
                <w:sz w:val="22"/>
                <w:szCs w:val="22"/>
                <w:lang w:eastAsia="pt-BR"/>
                <w14:ligatures w14:val="none"/>
              </w:rPr>
              <w:fldChar w:fldCharType="end"/>
            </w:r>
          </w:p>
        </w:tc>
      </w:tr>
      <w:tr w:rsidR="005B1345" w:rsidRPr="00C777F8" w14:paraId="65C2EDA2"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2655543B"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noWrap/>
            <w:vAlign w:val="center"/>
            <w:hideMark/>
          </w:tcPr>
          <w:p w14:paraId="328D2085"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Align w:val="center"/>
            <w:hideMark/>
          </w:tcPr>
          <w:p w14:paraId="6B2553EC" w14:textId="148E56CA"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Decreased lipid peroxidation</w:t>
            </w:r>
          </w:p>
        </w:tc>
        <w:tc>
          <w:tcPr>
            <w:tcW w:w="1701" w:type="dxa"/>
            <w:vAlign w:val="center"/>
            <w:hideMark/>
          </w:tcPr>
          <w:p w14:paraId="12117B20" w14:textId="3CAE750B"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C12 cells.</w:t>
            </w:r>
          </w:p>
        </w:tc>
        <w:tc>
          <w:tcPr>
            <w:tcW w:w="2126" w:type="dxa"/>
            <w:noWrap/>
            <w:vAlign w:val="center"/>
            <w:hideMark/>
          </w:tcPr>
          <w:p w14:paraId="43AD2DCD" w14:textId="6BB1CD7B"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6f4aNySI","properties":{"formattedCitation":"(Vanin {\\i{}et al.}, 2022)","plainCitation":"(Vanin et al., 2022)","noteIndex":0},"citationItems":[{"id":185,"uris":["http://zotero.org/users/11933415/items/64ZF32WQ"],"itemData":{"id":185,"type":"article-journal","abstract":"Substances from the Cannabis sativa species, especially cannabidiol (CBD) and Delta-9-tetrahydrocannabinol (Δ9-THC), have attracted medical attention in recent years. The actions of these two main cannabinoids modulate the cholinergic nervous system (CholNS) involving development, synaptic plasticity, and response to endogenous and environmental damage, as a characteristic of many neurodegenerative diseases. The dynamics of these diseases are mediated by specific neurotransmitters, such as the GABAergic nervous system (GNS) and the CholNS. The nematode Caenorhabditis elegans is an important experimental model, which has different neurotransmitter systems that coordinate its behavior and has a transgene strain that encodes the human β-amyloid 1-42 peptide in body wall muscle, one of the main proteins involved in Alzheimer´s disease. Therefore, the objective of this study was to evaluate the protective potential of terpenoids found in C. sativa in the GNS and CholNS of C. elegans. The effect of two C. sativa oils with variations in CBD and THC concentrations on acetylcholinesterase (AChE) activity, lipid peroxidation, and behavior of C. elegans was evaluated. C. sativa oils were efficient in increasing pharyngeal pumping rate and reducing defecation cycle, AChE activity, and ROS levels in N2 strains. In the muscle:Abeta1-42 strain, mainly when using CBD oil, worm movement, body bends, and pharyngeal pumping were increased, with a reduced AChE activity. Consequently, greater investments in scientific research are needed, in addition to breaking the taboo on the use of the C. sativa plant as an alternative for medicinal use, especially in neurodegenerative diseases, which have already shown positive initial results.","container-title":"Scientific Reports","DOI":"10.1038/s41598-022-19598-3","ISSN":"2045-2322","issue":"1","journalAbbreviation":"Sci Rep","language":"eng","note":"PMID: 36100636\nPMCID: PMC9470673","page":"15376","source":"PubMed","title":"Neuroprotective potential of Cannabis sativa-based oils in Caenorhabditis elegans","volume":"12","author":[{"family":"Vanin","given":"Ana Paula"},{"family":"Tamagno","given":"Wagner Antonio"},{"family":"Alves","given":"Carla"},{"family":"Mesacasa","given":"Letícia"},{"family":"Santin","given":"Luciani Figueiredo"},{"family":"Sutorillo","given":"Nathália Tafarel"},{"family":"Bilibio","given":"Denise"},{"family":"Müller","given":"Caroline"},{"family":"Galon","given":"Leandro"},{"family":"Kaizer","given":"Rosilene Rodrigues"}],"issued":{"date-parts":[["2022",9,1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rPr>
              <w:t xml:space="preserve">(Vanin </w:t>
            </w:r>
            <w:r w:rsidRPr="007F25F6">
              <w:rPr>
                <w:rFonts w:ascii="Times New Roman" w:hAnsi="Times New Roman"/>
                <w:i/>
                <w:iCs/>
                <w:kern w:val="0"/>
                <w:sz w:val="22"/>
              </w:rPr>
              <w:t>et al.</w:t>
            </w:r>
            <w:r w:rsidRPr="007F25F6">
              <w:rPr>
                <w:rFonts w:ascii="Times New Roman" w:hAnsi="Times New Roman"/>
                <w:kern w:val="0"/>
                <w:sz w:val="22"/>
              </w:rPr>
              <w:t>, 2022)</w:t>
            </w:r>
            <w:r>
              <w:rPr>
                <w:rFonts w:ascii="Times New Roman" w:hAnsi="Times New Roman"/>
                <w:color w:val="000000"/>
                <w:kern w:val="0"/>
                <w:sz w:val="22"/>
                <w:szCs w:val="22"/>
                <w:lang w:eastAsia="pt-BR"/>
                <w14:ligatures w14:val="none"/>
              </w:rPr>
              <w:fldChar w:fldCharType="end"/>
            </w:r>
          </w:p>
        </w:tc>
      </w:tr>
      <w:tr w:rsidR="00771075" w:rsidRPr="007F25F6" w14:paraId="21914448" w14:textId="77777777" w:rsidTr="005B1345">
        <w:trPr>
          <w:trHeight w:val="900"/>
        </w:trPr>
        <w:tc>
          <w:tcPr>
            <w:cnfStyle w:val="001000000000" w:firstRow="0" w:lastRow="0" w:firstColumn="1" w:lastColumn="0" w:oddVBand="0" w:evenVBand="0" w:oddHBand="0" w:evenHBand="0" w:firstRowFirstColumn="0" w:firstRowLastColumn="0" w:lastRowFirstColumn="0" w:lastRowLastColumn="0"/>
            <w:tcW w:w="2074" w:type="dxa"/>
            <w:vMerge w:val="restart"/>
            <w:noWrap/>
            <w:vAlign w:val="center"/>
            <w:hideMark/>
          </w:tcPr>
          <w:p w14:paraId="022349BB" w14:textId="5202F92F" w:rsidR="000248B4" w:rsidRPr="00C777F8" w:rsidRDefault="00D05746" w:rsidP="000248B4">
            <w:pPr>
              <w:ind w:firstLine="0"/>
              <w:jc w:val="center"/>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t xml:space="preserve">Behavioral </w:t>
            </w:r>
            <w:r w:rsidR="000248B4" w:rsidRPr="00C777F8">
              <w:rPr>
                <w:rFonts w:ascii="Times New Roman" w:hAnsi="Times New Roman"/>
                <w:color w:val="000000"/>
                <w:kern w:val="0"/>
                <w:sz w:val="22"/>
                <w:szCs w:val="22"/>
                <w:lang w:eastAsia="pt-BR"/>
                <w14:ligatures w14:val="none"/>
              </w:rPr>
              <w:t>changes</w:t>
            </w:r>
          </w:p>
        </w:tc>
        <w:tc>
          <w:tcPr>
            <w:tcW w:w="1754" w:type="dxa"/>
            <w:vMerge w:val="restart"/>
            <w:noWrap/>
            <w:vAlign w:val="center"/>
            <w:hideMark/>
          </w:tcPr>
          <w:p w14:paraId="1ED0314D" w14:textId="6EF85173"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Memory processing</w:t>
            </w:r>
          </w:p>
        </w:tc>
        <w:tc>
          <w:tcPr>
            <w:tcW w:w="3827" w:type="dxa"/>
            <w:vMerge w:val="restart"/>
            <w:vAlign w:val="center"/>
            <w:hideMark/>
          </w:tcPr>
          <w:p w14:paraId="34000A74" w14:textId="52C358D0"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 xml:space="preserve">Protects/Improves pathways related to memory processing and storage related to </w:t>
            </w:r>
            <w:proofErr w:type="spellStart"/>
            <w:r w:rsidRPr="00C777F8">
              <w:rPr>
                <w:rFonts w:ascii="Times New Roman" w:hAnsi="Times New Roman"/>
                <w:color w:val="000000"/>
                <w:kern w:val="0"/>
                <w:sz w:val="22"/>
                <w:szCs w:val="22"/>
                <w:lang w:eastAsia="pt-BR"/>
                <w14:ligatures w14:val="none"/>
              </w:rPr>
              <w:t>spacial</w:t>
            </w:r>
            <w:proofErr w:type="spellEnd"/>
            <w:r w:rsidRPr="00C777F8">
              <w:rPr>
                <w:rFonts w:ascii="Times New Roman" w:hAnsi="Times New Roman"/>
                <w:color w:val="000000"/>
                <w:kern w:val="0"/>
                <w:sz w:val="22"/>
                <w:szCs w:val="22"/>
                <w:lang w:eastAsia="pt-BR"/>
                <w14:ligatures w14:val="none"/>
              </w:rPr>
              <w:t xml:space="preserve"> and social recognition.</w:t>
            </w:r>
          </w:p>
        </w:tc>
        <w:tc>
          <w:tcPr>
            <w:tcW w:w="1701" w:type="dxa"/>
            <w:vAlign w:val="center"/>
            <w:hideMark/>
          </w:tcPr>
          <w:p w14:paraId="009DC675" w14:textId="5FFEF544"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roofErr w:type="spellStart"/>
            <w:r w:rsidRPr="00C777F8">
              <w:rPr>
                <w:rFonts w:ascii="Times New Roman" w:hAnsi="Times New Roman"/>
                <w:color w:val="000000"/>
                <w:kern w:val="0"/>
                <w:sz w:val="22"/>
                <w:szCs w:val="22"/>
                <w:lang w:eastAsia="pt-BR"/>
                <w14:ligatures w14:val="none"/>
              </w:rPr>
              <w:t>Strptozotocin</w:t>
            </w:r>
            <w:proofErr w:type="spellEnd"/>
            <w:r w:rsidRPr="00C777F8">
              <w:rPr>
                <w:rFonts w:ascii="Times New Roman" w:hAnsi="Times New Roman"/>
                <w:color w:val="000000"/>
                <w:kern w:val="0"/>
                <w:sz w:val="22"/>
                <w:szCs w:val="22"/>
                <w:lang w:eastAsia="pt-BR"/>
                <w14:ligatures w14:val="none"/>
              </w:rPr>
              <w:t>-induced Alzheimer's disease rat model.</w:t>
            </w:r>
          </w:p>
        </w:tc>
        <w:tc>
          <w:tcPr>
            <w:tcW w:w="2126" w:type="dxa"/>
            <w:noWrap/>
            <w:vAlign w:val="center"/>
            <w:hideMark/>
          </w:tcPr>
          <w:p w14:paraId="3FD32077" w14:textId="40076CCB" w:rsidR="000248B4" w:rsidRPr="007F25F6"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val="pt-BR" w:eastAsia="pt-BR"/>
                <w14:ligatures w14:val="none"/>
              </w:rPr>
            </w:pPr>
            <w:r>
              <w:rPr>
                <w:rFonts w:ascii="Times New Roman" w:hAnsi="Times New Roman"/>
                <w:color w:val="000000"/>
                <w:kern w:val="0"/>
                <w:sz w:val="22"/>
                <w:szCs w:val="22"/>
                <w:lang w:eastAsia="pt-BR"/>
                <w14:ligatures w14:val="none"/>
              </w:rPr>
              <w:fldChar w:fldCharType="begin"/>
            </w:r>
            <w:r w:rsidRPr="007F25F6">
              <w:rPr>
                <w:rFonts w:ascii="Times New Roman" w:hAnsi="Times New Roman"/>
                <w:color w:val="000000"/>
                <w:kern w:val="0"/>
                <w:sz w:val="22"/>
                <w:szCs w:val="22"/>
                <w:lang w:val="pt-BR" w:eastAsia="pt-BR"/>
                <w14:ligatures w14:val="none"/>
              </w:rPr>
              <w:instrText xml:space="preserve"> ADDIN ZOTERO_ITEM CSL_CITATION {"citationID":"bfsLu0AU","properties":{"formattedCitation":"(de Paula Faria {\\i{}et al.}, 2022)","plainCitation":"(de Paula Faria et al., 2022)","noteIndex":0},"citationItems":[{"id":175,"uris":["http://zotero.org/users/11933415/items/XDP9NLYG"],"itemData":{"id":175,"type":"article-journal","abstract":"An early and persistent sign of Alzheimer's disease (AD) is glucose hypometabolism, which can be evaluated by positron emission tomography (PET) with 18F-2-fluoro-2-deoxy-D-glucose ([18F]FDG). Cannabidiol has demonstrated neuroprotective and anti-inflammatory properties but has not been evaluated by PET imaging in an AD model. Intracerebroventricular (icv) injection of streptozotocin (STZ) is a validated model for hypometabolism observed in AD. This proof-of-concept study evaluated the effect of cannabidiol treatment in the brain glucose metabolism of an icv-STZ AD model by PET imaging. Wistar male rats received 3 mg/kg of STZ and [18F]FDG PET images were acquired before and 7 days after STZ injection. Animals were treated with intraperitoneal cannabidiol (20 mg/kg-STZ-cannabidiol) or saline (STZ-saline) for one week. Novel object recognition was performed to evaluate short-term and long-term memory. [18F]FDG uptake in the whole brain was significantly lower in the STZ-saline group. Voxel-based analysis revealed a hypometabolism cluster close to the lateral ventricle, which was smaller in STZ-cannabidiol animals. The brain regions with more evident hypometabolism were the striatum, motor cortex, hippocampus, and thalamus, which was not observed in STZ-cannabidiol animals. In addition, STZ-cannabidiol animals revealed no changes in memory index. Thus, this study suggests that cannabidiol could be an early treatment for the neurodegenerative process observed in AD.","container-title":"International Journal of Molecular Sciences","DOI":"10.3390/ijms23031076","ISSN":"1422-0067","issue":"3","journalAbbreviation":"Int J Mol Sci","language":"eng","note":"PMID: 35163003\nPMCID: PMC8835532","page":"1076","source":"PubMed","title":"Cannabidiol Treatment Improves Glucose Metabolism and Memory in Streptozotocin-Induced Alzheimer's Disease Rat Model: A Proof-of-Concept Study","title-short":"Cannabidiol Treatment Improves Glucose Metabolism and Memory in Streptozotocin-Induced Alzheimer's Disease Rat Model","volume":"23","author":[{"family":"Paula Faria","given":"Daniele","non-dropping-particle":"de"},{"family":"Estessi de Souza","given":"Larissa"},{"family":"Duran","given":"Fabio Luis de Souza"},{"family":"Buchpiguel","given":"Carlos Alberto"},{"family":"Britto","given":"Luiz Roberto"},{"family":"Crippa","given":"José Alexandre de Souza"},{"family":"Filho","given":"Geraldo Busatto"},{"family":"Real","given":"Caroline Cristiano"}],"issued":{"date-parts":[["2022",1,19]]}}}],"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kern w:val="0"/>
                <w:sz w:val="22"/>
                <w:lang w:val="pt-BR"/>
              </w:rPr>
              <w:t xml:space="preserve">(de Paula Faria </w:t>
            </w:r>
            <w:r w:rsidRPr="007F25F6">
              <w:rPr>
                <w:rFonts w:ascii="Times New Roman" w:hAnsi="Times New Roman"/>
                <w:i/>
                <w:iCs/>
                <w:kern w:val="0"/>
                <w:sz w:val="22"/>
                <w:lang w:val="pt-BR"/>
              </w:rPr>
              <w:t>et al.</w:t>
            </w:r>
            <w:r w:rsidRPr="007F25F6">
              <w:rPr>
                <w:rFonts w:ascii="Times New Roman" w:hAnsi="Times New Roman"/>
                <w:kern w:val="0"/>
                <w:sz w:val="22"/>
                <w:lang w:val="pt-BR"/>
              </w:rPr>
              <w:t>, 2022)</w:t>
            </w:r>
            <w:r>
              <w:rPr>
                <w:rFonts w:ascii="Times New Roman" w:hAnsi="Times New Roman"/>
                <w:color w:val="000000"/>
                <w:kern w:val="0"/>
                <w:sz w:val="22"/>
                <w:szCs w:val="22"/>
                <w:lang w:eastAsia="pt-BR"/>
                <w14:ligatures w14:val="none"/>
              </w:rPr>
              <w:fldChar w:fldCharType="end"/>
            </w:r>
          </w:p>
        </w:tc>
      </w:tr>
      <w:tr w:rsidR="005B1345" w:rsidRPr="00C777F8" w14:paraId="790E4772" w14:textId="77777777" w:rsidTr="005B1345">
        <w:trPr>
          <w:trHeight w:val="6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5CF5554C" w14:textId="77777777" w:rsidR="000248B4" w:rsidRPr="007F25F6" w:rsidRDefault="000248B4" w:rsidP="000248B4">
            <w:pPr>
              <w:ind w:firstLine="0"/>
              <w:jc w:val="center"/>
              <w:rPr>
                <w:rFonts w:ascii="Times New Roman" w:hAnsi="Times New Roman"/>
                <w:color w:val="000000"/>
                <w:kern w:val="0"/>
                <w:sz w:val="22"/>
                <w:szCs w:val="22"/>
                <w:lang w:val="pt-BR" w:eastAsia="pt-BR"/>
                <w14:ligatures w14:val="none"/>
              </w:rPr>
            </w:pPr>
          </w:p>
        </w:tc>
        <w:tc>
          <w:tcPr>
            <w:tcW w:w="1754" w:type="dxa"/>
            <w:vMerge/>
            <w:vAlign w:val="center"/>
            <w:hideMark/>
          </w:tcPr>
          <w:p w14:paraId="4AD627F7" w14:textId="77777777" w:rsidR="000248B4" w:rsidRPr="007F25F6"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val="pt-BR" w:eastAsia="pt-BR"/>
                <w14:ligatures w14:val="none"/>
              </w:rPr>
            </w:pPr>
          </w:p>
        </w:tc>
        <w:tc>
          <w:tcPr>
            <w:tcW w:w="3827" w:type="dxa"/>
            <w:vMerge/>
            <w:vAlign w:val="center"/>
            <w:hideMark/>
          </w:tcPr>
          <w:p w14:paraId="14C80307" w14:textId="77777777" w:rsidR="000248B4" w:rsidRPr="007F25F6"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val="pt-BR" w:eastAsia="pt-BR"/>
                <w14:ligatures w14:val="none"/>
              </w:rPr>
            </w:pPr>
          </w:p>
        </w:tc>
        <w:tc>
          <w:tcPr>
            <w:tcW w:w="1701" w:type="dxa"/>
            <w:vAlign w:val="center"/>
            <w:hideMark/>
          </w:tcPr>
          <w:p w14:paraId="5828E448" w14:textId="38FA454C"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Rats that receive amyloid beta peptide.</w:t>
            </w:r>
          </w:p>
        </w:tc>
        <w:tc>
          <w:tcPr>
            <w:tcW w:w="2126" w:type="dxa"/>
            <w:noWrap/>
            <w:vAlign w:val="center"/>
            <w:hideMark/>
          </w:tcPr>
          <w:p w14:paraId="33CA7599" w14:textId="2E241EA9" w:rsidR="000248B4"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cqelUp22","properties":{"formattedCitation":"(Amini &amp; Abdolmaleki, 2022b)","plainCitation":"(Amini &amp; Abdolmaleki, 2022b)","noteIndex":0},"citationItems":[{"id":39,"uris":["http://zotero.org/users/11933415/items/XACCLZU8"],"itemData":{"id":39,"type":"article-journal","abstract":"&lt;b&gt;&lt;i&gt;Introduction:&lt;/i&gt;&lt;/b&gt; Using nanoparticle (NP) drugs can have better effects on the target tissue in various diseases. Alzheimer’s disease (AD) is one of the degenerative neurological diseases that due to its high prevalence, requires the use of more appropriate treatments. Therefore, the aim of this study was consideration of the effect of cannabidiol (CBD) coated by nano-chitosan on learning and memory, hippocampal cannabinoid receptor type 1 (CB1) and cannabinoid receptor type 1 (CB2) levels, and amyloid plaques in an AD rat model. &lt;b&gt;&lt;i&gt;Material and Methods:&lt;/i&gt;&lt;/b&gt; Thirty-five male Wistar rats were randomly divided into 5 groups (&lt;i&gt;n&lt;/i&gt; = 7 in each): control, Alzheimer’s disease model that received the beta-amyloid (Aβ) peptide (Alz), Alz + nano-chitosan (NP) Alz + CBD, and Alz + NP + CBD. Alz was induced by injection of the Aβ1-42 peptide into the hippocampal area cornu ammonis1. After confirmation of Alz, 1 μL of CBD and NP + CBD were administered by oral gavage daily in rats for 1 month. The Morris water maze (MWM) test was used to assess learning and memory of animals. Cresyl violet staining was used for consideration of dead cells. Gene and protein expression of CB1 and CB2 was performed by real-time PCR and immunohistochemistry methods. &lt;b&gt;&lt;i&gt;Results:&lt;/i&gt;&lt;/b&gt; Induction of Alz significantly increased Aβ plaques and dead cells compared to the control group (&lt;i&gt;p&lt;/i&gt; &amp;#x3c; 0.001). Results of MWM in the day test show that Alz + NP + CBD significantly decrease escape latency (&lt;i&gt;p&lt;/i&gt; &amp;#x3c; 0.01), travelled distance (&lt;i&gt;p&lt;/i&gt; &amp;#x3c; 0.001), and significantly increased spending time (&lt;i&gt;p&lt;/i&gt; &amp;#x3c; 0.001) compared to the Alz group. Protein expression of CB1 and CB2 significantly increased in Alz + CBD and Alz + NP + CBD compared to the Alz group (&lt;i&gt;p&lt;/i&gt; &amp;#x3c; 0.05). &lt;b&gt;&lt;i&gt;Conclusion:&lt;/i&gt;&lt;/b&gt; It seems that CBD coated by nano-chitosan has good potential for reducing Aβ plaques, increasing brain CB1 and levels CB2, and improving learning and memory in Alz rats.","container-title":"Neuropsychobiology","DOI":"10.1159/000519534","ISSN":"0302-282X, 1423-0224","issue":"3","journalAbbreviation":"Neuropsychobiology","language":"en","license":"https://www.karger.com/Services/SiteLicenses","page":"171-183","source":"DOI.org (Crossref)","title":"The Effect of Cannabidiol Coated by Nano-Chitosan on Learning and Memory, Hippocampal CB1 and CB2 Levels, and Amyloid Plaques in an Alzheimer’s Disease Rat Model","volume":"81","author":[{"family":"Amini","given":"Mohammadali"},{"family":"Abdolmaleki","given":"Zohreh"}],"issued":{"date-parts":[["2022"]]}}}],"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F25F6">
              <w:rPr>
                <w:rFonts w:ascii="Times New Roman" w:hAnsi="Times New Roman"/>
                <w:sz w:val="22"/>
              </w:rPr>
              <w:t>(Amini &amp; Abdolmaleki, 2022b)</w:t>
            </w:r>
            <w:r>
              <w:rPr>
                <w:rFonts w:ascii="Times New Roman" w:hAnsi="Times New Roman"/>
                <w:color w:val="000000"/>
                <w:kern w:val="0"/>
                <w:sz w:val="22"/>
                <w:szCs w:val="22"/>
                <w:lang w:eastAsia="pt-BR"/>
                <w14:ligatures w14:val="none"/>
              </w:rPr>
              <w:fldChar w:fldCharType="end"/>
            </w:r>
          </w:p>
        </w:tc>
      </w:tr>
      <w:tr w:rsidR="005B1345" w:rsidRPr="00C777F8" w14:paraId="0FC1D007" w14:textId="77777777" w:rsidTr="005B1345">
        <w:trPr>
          <w:trHeight w:val="185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33D7CA97"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7883C52A"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Merge/>
            <w:vAlign w:val="center"/>
            <w:hideMark/>
          </w:tcPr>
          <w:p w14:paraId="722FD2F1"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1701" w:type="dxa"/>
            <w:noWrap/>
            <w:vAlign w:val="center"/>
            <w:hideMark/>
          </w:tcPr>
          <w:p w14:paraId="2FBC5CF7" w14:textId="7964B061"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APPxPS1 mice.</w:t>
            </w:r>
          </w:p>
        </w:tc>
        <w:tc>
          <w:tcPr>
            <w:tcW w:w="2126" w:type="dxa"/>
            <w:noWrap/>
            <w:vAlign w:val="center"/>
            <w:hideMark/>
          </w:tcPr>
          <w:p w14:paraId="68473B7B" w14:textId="089C0AE7" w:rsidR="00B6796D" w:rsidRPr="00C777F8" w:rsidRDefault="007F25F6"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sidR="00771075">
              <w:rPr>
                <w:rFonts w:ascii="Times New Roman" w:hAnsi="Times New Roman"/>
                <w:color w:val="000000"/>
                <w:kern w:val="0"/>
                <w:sz w:val="22"/>
                <w:szCs w:val="22"/>
                <w:lang w:eastAsia="pt-BR"/>
                <w14:ligatures w14:val="none"/>
              </w:rPr>
              <w:instrText xml:space="preserve"> ADDIN ZOTERO_ITEM CSL_CITATION {"citationID":"Jg77KCXj","properties":{"formattedCitation":"(Aso {\\i{}et al.}, 2014, 2016; Cheng {\\i{}et al.}, 2014, 2014; Watt {\\i{}et al.}, 2020; Coles {\\i{}et al.}, 2022)","plainCitation":"(Aso et al., 2014, 2016; Cheng et al., 2014, 2014; Watt et al., 2020; Coles et al., 2022)","noteIndex":0},"citationItems":[{"id":265,"uris":["http://zotero.org/users/11933415/items/FSELMM55"],"itemData":{"id":265,"type":"article-journal","container-title":"Journal of Alzheimer's Disease","DOI":"10.3233/JAD-141014","ISSN":"18758908, 13872877","issue":"3","journalAbbreviation":"JAD","page":"977-991","source":"DOI.org (Crossref)","title":"Cannabis-Based Medicine Reduces Multiple Pathological Processes in AβPP/PS1 Mice","volume":"43","author":[{"family":"Aso","given":"Ester"},{"family":"Sánchez-Pla","given":"Alexandre"},{"family":"Vegas-Lozano","given":"Esteban"},{"family":"Maldonado","given":"Rafael"},{"family":"Ferrer","given":"Isidro"}],"issued":{"date-parts":[["2014",12,2]]}}},{"id":47,"uris":["http://zotero.org/users/11933415/items/7QN8759V"],"itemData":{"id":47,"type":"article-journal","container-title":"Journal of Alzheimer's Disease","DOI":"10.3233/JAD-160533","ISSN":"13872877, 18758908","issue":"3","journalAbbreviation":"JAD","page":"903-912","source":"DOI.org (Crossref)","title":"Delineating the Efficacy of a Cannabis-Based Medicine at Advanced Stages of Dementia in a Murine Model","volume":"54","author":[{"family":"Aso","given":"Ester"},{"family":"Andrés-Benito","given":"Pol"},{"family":"Ferrer","given":"Isidro"}],"editor":[{"family":"Cassano","given":"Tommaso"}],"issued":{"date-parts":[["2016",10,4]]}}},{"id":44,"uris":["http://zotero.org/users/11933415/items/YT9DWVNB"],"itemData":{"id":44,"type":"article-journal","container-title":"Journal of Alzheimer's Disease","DOI":"10.3233/JAD-140921","ISSN":"18758908, 13872877","issue":"4","journalAbbreviation":"JAD","page":"1383-1396","source":"DOI.org (Crossref)","title":"Long-Term Cannabidiol Treatment Prevents the Development of Social Recognition Memory Deficits in Alzheimer's Disease Transgenic Mice","volume":"42","author":[{"family":"Cheng","given":"David"},{"family":"Spiro","given":"Adena S."},{"family":"Jenner","given":"Andrew M."},{"family":"Garner","given":"Brett"},{"family":"Karl","given":"Tim"}],"issued":{"date-parts":[["2014",10,10]]}}},{"id":44,"uris":["http://zotero.org/users/11933415/items/YT9DWVNB"],"itemData":{"id":44,"type":"article-journal","container-title":"Journal of Alzheimer's Disease","DOI":"10.3233/JAD-140921","ISSN":"18758908, 13872877","issue":"4","journalAbbreviation":"JAD","page":"1383-1396","source":"DOI.org (Crossref)","title":"Long-Term Cannabidiol Treatment Prevents the Development of Social Recognition Memory Deficits in Alzheimer's Disease Transgenic Mice","volume":"42","author":[{"family":"Cheng","given":"David"},{"family":"Spiro","given":"Adena S."},{"family":"Jenner","given":"Andrew M."},{"family":"Garner","given":"Brett"},{"family":"Karl","given":"Tim"}],"issued":{"date-parts":[["2014",10,10]]}}},{"id":271,"uris":["http://zotero.org/users/11933415/items/ZCB4TRHN"],"itemData":{"id":271,"type":"article-journal","container-title":"Journal of Alzheimer's Disease","DOI":"10.3233/JAD-191242","ISSN":"13872877, 18758908","issue":"3","journalAbbreviation":"JAD","page":"937-950","source":"DOI.org (Crossref)","title":"Chronic Treatment with 50 mg/kg Cannabidiol Improves Cognition and Moderately Reduces Aβ40 Levels in 12-Month-Old Male AβPPswe/PS1ΔE9 Transgenic Mice","volume":"74","author":[{"family":"Watt","given":"Georgia"},{"family":"Shang","given":"Kani"},{"family":"Zieba","given":"Jerzy"},{"family":"Olaya","given":"Juan"},{"family":"Li","given":"Henry"},{"family":"Garner","given":"Brett"},{"family":"Karl","given":"Tim"}],"issued":{"date-parts":[["2020",4,7]]}}},{"id":45,"uris":["http://zotero.org/users/11933415/items/Z6AQR5LX"],"itemData":{"id":45,"type":"article-journal","abstract":"Alzheimer’s disease (AD) is a debilitating neurodegenerative disease characterized by declining cognition and behavioral impairment, and hallmarked by extracellular amyloid-β plaques, intracellular neurofibrillary tangles (NFT), oxidative stress, neuroinflammation, and neurodegeneration. There is currently no cure for AD and approved treatments do not halt or slow disease progression, highlighting the need for novel therapeutic strategies. Importantly, the endocannabinoid system (ECS) is affected in AD. Phytocannabinoids, including cannabidiol (CBD) and Δ\n              9\n              -tetrahydrocannabinol (THC), interact with the ECS, have anti-inflammatory, antioxidant, and neuroprotective properties, can ameliorate amyloid-β and NFT-related pathologies, and promote neurogenesis. Thus, in recent years, purified CBD and THC have been evaluated for their therapeutic potential. CBD reversed and prevented the development of cognitive deficits in AD rodent models, and low-dose THC improved cognition in aging mice. Importantly, CBD, THC, and other phytochemicals present in\n              Cannabis sativa\n              interact with each other in a synergistic fashion (the “entourage effect”) and have greater therapeutic potential when administered together, rather than individually. Thus, treatment of AD using a multi-cannabinoid strategy (such as whole plant cannabis extracts or particular CBD:THC combinations) may be more efficacious compared to cannabinoid isolate treatment strategies. Here, we review the current evidence for the validity of using multi-cannabinoid formulations for AD therapy. We discuss that such treatment strategies appear valid for AD therapy but further investigations, particularly clinical studies, are required to determine optimal dose and ratio of cannabinoids for superior effectiveness and limiting potential side effects. Furthermore, it is pertinent that future\n              in vivo\n              and clinical investigations consider sex effects.","container-title":"Frontiers in Neuroscience","DOI":"10.3389/fnins.2022.962922","ISSN":"1662-453X","journalAbbreviation":"Front. Neurosci.","page":"962922","source":"DOI.org (Crossref)","title":"Therapeutic properties of multi-cannabinoid treatment strategies for Alzheimer’s disease","volume":"16","author":[{"family":"Coles","given":"Madilyn"},{"family":"Steiner-Lim","given":"Genevieve Z."},{"family":"Karl","given":"Tim"}],"issued":{"date-parts":[["2022",9,2]]}}}],"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00771075" w:rsidRPr="00771075">
              <w:rPr>
                <w:rFonts w:ascii="Times New Roman" w:hAnsi="Times New Roman"/>
                <w:kern w:val="0"/>
                <w:sz w:val="22"/>
              </w:rPr>
              <w:t xml:space="preserve">(Aso </w:t>
            </w:r>
            <w:r w:rsidR="00771075" w:rsidRPr="00771075">
              <w:rPr>
                <w:rFonts w:ascii="Times New Roman" w:hAnsi="Times New Roman"/>
                <w:i/>
                <w:iCs/>
                <w:kern w:val="0"/>
                <w:sz w:val="22"/>
              </w:rPr>
              <w:t>et al.</w:t>
            </w:r>
            <w:r w:rsidR="00771075" w:rsidRPr="00771075">
              <w:rPr>
                <w:rFonts w:ascii="Times New Roman" w:hAnsi="Times New Roman"/>
                <w:kern w:val="0"/>
                <w:sz w:val="22"/>
              </w:rPr>
              <w:t xml:space="preserve">, 2014, 2016; Cheng </w:t>
            </w:r>
            <w:r w:rsidR="00771075" w:rsidRPr="00771075">
              <w:rPr>
                <w:rFonts w:ascii="Times New Roman" w:hAnsi="Times New Roman"/>
                <w:i/>
                <w:iCs/>
                <w:kern w:val="0"/>
                <w:sz w:val="22"/>
              </w:rPr>
              <w:t>et al.</w:t>
            </w:r>
            <w:r w:rsidR="00771075" w:rsidRPr="00771075">
              <w:rPr>
                <w:rFonts w:ascii="Times New Roman" w:hAnsi="Times New Roman"/>
                <w:kern w:val="0"/>
                <w:sz w:val="22"/>
              </w:rPr>
              <w:t xml:space="preserve">, 2014, 2014; Watt </w:t>
            </w:r>
            <w:r w:rsidR="00771075" w:rsidRPr="00771075">
              <w:rPr>
                <w:rFonts w:ascii="Times New Roman" w:hAnsi="Times New Roman"/>
                <w:i/>
                <w:iCs/>
                <w:kern w:val="0"/>
                <w:sz w:val="22"/>
              </w:rPr>
              <w:t>et al.</w:t>
            </w:r>
            <w:r w:rsidR="00771075" w:rsidRPr="00771075">
              <w:rPr>
                <w:rFonts w:ascii="Times New Roman" w:hAnsi="Times New Roman"/>
                <w:kern w:val="0"/>
                <w:sz w:val="22"/>
              </w:rPr>
              <w:t xml:space="preserve">, 2020; Coles </w:t>
            </w:r>
            <w:r w:rsidR="00771075" w:rsidRPr="00771075">
              <w:rPr>
                <w:rFonts w:ascii="Times New Roman" w:hAnsi="Times New Roman"/>
                <w:i/>
                <w:iCs/>
                <w:kern w:val="0"/>
                <w:sz w:val="22"/>
              </w:rPr>
              <w:t>et al.</w:t>
            </w:r>
            <w:r w:rsidR="00771075" w:rsidRPr="00771075">
              <w:rPr>
                <w:rFonts w:ascii="Times New Roman" w:hAnsi="Times New Roman"/>
                <w:kern w:val="0"/>
                <w:sz w:val="22"/>
              </w:rPr>
              <w:t>, 2022)</w:t>
            </w:r>
            <w:r>
              <w:rPr>
                <w:rFonts w:ascii="Times New Roman" w:hAnsi="Times New Roman"/>
                <w:color w:val="000000"/>
                <w:kern w:val="0"/>
                <w:sz w:val="22"/>
                <w:szCs w:val="22"/>
                <w:lang w:eastAsia="pt-BR"/>
                <w14:ligatures w14:val="none"/>
              </w:rPr>
              <w:fldChar w:fldCharType="end"/>
            </w:r>
          </w:p>
        </w:tc>
      </w:tr>
      <w:tr w:rsidR="005B1345" w:rsidRPr="00C777F8" w14:paraId="72FA46D6"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19565711"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vMerge/>
            <w:vAlign w:val="center"/>
            <w:hideMark/>
          </w:tcPr>
          <w:p w14:paraId="2056D555"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3827" w:type="dxa"/>
            <w:vMerge/>
            <w:vAlign w:val="center"/>
            <w:hideMark/>
          </w:tcPr>
          <w:p w14:paraId="3E42F386" w14:textId="7777777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p>
        </w:tc>
        <w:tc>
          <w:tcPr>
            <w:tcW w:w="1701" w:type="dxa"/>
            <w:noWrap/>
            <w:vAlign w:val="center"/>
            <w:hideMark/>
          </w:tcPr>
          <w:p w14:paraId="298526C2" w14:textId="7440E268"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Female Tau58/2 mice.</w:t>
            </w:r>
          </w:p>
        </w:tc>
        <w:tc>
          <w:tcPr>
            <w:tcW w:w="2126" w:type="dxa"/>
            <w:noWrap/>
            <w:vAlign w:val="center"/>
            <w:hideMark/>
          </w:tcPr>
          <w:p w14:paraId="742CBA76" w14:textId="673E18F1" w:rsidR="000248B4" w:rsidRPr="00C777F8" w:rsidRDefault="00771075"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wHn8ekox","properties":{"formattedCitation":"(Kreilaus {\\i{}et al.}, 2022)","plainCitation":"(Kreilaus et al., 2022)","noteIndex":0},"citationItems":[{"id":41,"uris":["http://zotero.org/users/11933415/items/EHTQIVFJ"],"itemData":{"id":41,"type":"article-journal","container-title":"Behavioural Brain Research","DOI":"10.1016/j.bbr.2022.113812","ISSN":"01664328","journalAbbreviation":"Behavioural Brain Research","language":"en","page":"113812","source":"DOI.org (Crossref)","title":"Cannabidiol (CBD) treatment improves spatial memory in 14-month-old female TAU58/2 transgenic mice","volume":"425","author":[{"family":"Kreilaus","given":"Fabian"},{"family":"Przybyla","given":"Magdalena"},{"family":"Ittner","given":"Lars"},{"family":"Karl","given":"Tim"}],"issued":{"date-parts":[["2022",5]]}}}],"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71075">
              <w:rPr>
                <w:rFonts w:ascii="Times New Roman" w:hAnsi="Times New Roman"/>
                <w:kern w:val="0"/>
                <w:sz w:val="22"/>
              </w:rPr>
              <w:t>(</w:t>
            </w:r>
            <w:proofErr w:type="spellStart"/>
            <w:r w:rsidRPr="00771075">
              <w:rPr>
                <w:rFonts w:ascii="Times New Roman" w:hAnsi="Times New Roman"/>
                <w:kern w:val="0"/>
                <w:sz w:val="22"/>
              </w:rPr>
              <w:t>Kreilaus</w:t>
            </w:r>
            <w:proofErr w:type="spellEnd"/>
            <w:r w:rsidRPr="00771075">
              <w:rPr>
                <w:rFonts w:ascii="Times New Roman" w:hAnsi="Times New Roman"/>
                <w:kern w:val="0"/>
                <w:sz w:val="22"/>
              </w:rPr>
              <w:t xml:space="preserve"> </w:t>
            </w:r>
            <w:r w:rsidRPr="00771075">
              <w:rPr>
                <w:rFonts w:ascii="Times New Roman" w:hAnsi="Times New Roman"/>
                <w:i/>
                <w:iCs/>
                <w:kern w:val="0"/>
                <w:sz w:val="22"/>
              </w:rPr>
              <w:t>et al.</w:t>
            </w:r>
            <w:r w:rsidRPr="00771075">
              <w:rPr>
                <w:rFonts w:ascii="Times New Roman" w:hAnsi="Times New Roman"/>
                <w:kern w:val="0"/>
                <w:sz w:val="22"/>
              </w:rPr>
              <w:t>, 2022)</w:t>
            </w:r>
            <w:r>
              <w:rPr>
                <w:rFonts w:ascii="Times New Roman" w:hAnsi="Times New Roman"/>
                <w:color w:val="000000"/>
                <w:kern w:val="0"/>
                <w:sz w:val="22"/>
                <w:szCs w:val="22"/>
                <w:lang w:eastAsia="pt-BR"/>
                <w14:ligatures w14:val="none"/>
              </w:rPr>
              <w:fldChar w:fldCharType="end"/>
            </w:r>
          </w:p>
        </w:tc>
      </w:tr>
      <w:tr w:rsidR="005B1345" w:rsidRPr="00C777F8" w14:paraId="49E77A32"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067C7742"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noWrap/>
            <w:vAlign w:val="center"/>
            <w:hideMark/>
          </w:tcPr>
          <w:p w14:paraId="6FF7C7A9" w14:textId="610280E3"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Exploratory behavior</w:t>
            </w:r>
          </w:p>
        </w:tc>
        <w:tc>
          <w:tcPr>
            <w:tcW w:w="3827" w:type="dxa"/>
            <w:vAlign w:val="center"/>
            <w:hideMark/>
          </w:tcPr>
          <w:p w14:paraId="0FB39070" w14:textId="77CB16FD"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Reduces latency in finding a food reward and increases locomotion.</w:t>
            </w:r>
          </w:p>
        </w:tc>
        <w:tc>
          <w:tcPr>
            <w:tcW w:w="1701" w:type="dxa"/>
            <w:vAlign w:val="center"/>
            <w:hideMark/>
          </w:tcPr>
          <w:p w14:paraId="76B8DDD8" w14:textId="7493BFF8"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Female APPxPS1 mice.</w:t>
            </w:r>
          </w:p>
        </w:tc>
        <w:tc>
          <w:tcPr>
            <w:tcW w:w="2126" w:type="dxa"/>
            <w:noWrap/>
            <w:vAlign w:val="center"/>
            <w:hideMark/>
          </w:tcPr>
          <w:p w14:paraId="2D239A69" w14:textId="2B835615" w:rsidR="000248B4" w:rsidRPr="00C777F8" w:rsidRDefault="00771075"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E7jemC3Z","properties":{"formattedCitation":"(Chesworth {\\i{}et al.}, 2022)","plainCitation":"(Chesworth et al., 2022)","noteIndex":0},"citationItems":[{"id":168,"uris":["http://zotero.org/users/11933415/items/MNV34BUL"],"itemData":{"id":168,"type":"article-journal","abstract":"Cannabidiol is a promising potential therapeutic for neurodegenerative diseases, including Alzheimer's disease (AD). Our laboratory has shown that oral CBD treatment prevents cognitive impairment in a male genetic mouse model of AD, the amyloid precursor protein 1 x presenilin 1 hemizygous (APPxPS1) mouse. However, as sex differences are evident in clinical populations and in AD mouse models, we tested the preventive potential of CBD therapy in female APPxPS1 mice. In this study, 2.5-month-old female wildtype-like (WT) and APPxPS1 mice were fed 20 mg/kg CBD or a vehicle via gel pellets daily for 8 months and tested at 10.5 months in behavioural paradigms relevant to cognition (fear conditioning, FC; cheeseboard, CB; and novel object recognition test, NORT) and anxiety-like behaviours (elevated plus maze, EPM). In the CB, CBD reduced latencies to find a food reward in APPxPS1 mice, compared to vehicle-treated APPxPS1 controls, and this treatment effect was not evident in WT mice. In addition, CBD also increased speed early in the acquisition of the CB task in APPxPS1 mice. In the EPM, CBD increased locomotion in APPxPS1 mice but not in WT mice, with no effects of CBD on anxiety-like behaviour. CBD had limited effects on the expression of fear memory. These results indicate preventive CBD treatment can have a moderate spatial learning-enhancing effect in a female amyloid-β-based AD mouse model. This suggests CBD may have some preventive therapeutic potential in female familial AD patients.","container-title":"Frontiers in Pharmacology","DOI":"10.3389/fphar.2022.931384","ISSN":"1663-9812","journalAbbreviation":"Front Pharmacol","language":"eng","note":"PMID: 36238565\nPMCID: PMC9551202","page":"931384","source":"PubMed","title":"Effect of long-term cannabidiol on learning and anxiety in a female Alzheimer's disease mouse model","volume":"13","author":[{"family":"Chesworth","given":"Rose"},{"family":"Cheng","given":"David"},{"family":"Staub","given":"Chloe"},{"family":"Karl","given":"Tim"}],"issued":{"date-parts":[["2022"]]}}}],"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71075">
              <w:rPr>
                <w:rFonts w:ascii="Times New Roman" w:hAnsi="Times New Roman"/>
                <w:kern w:val="0"/>
                <w:sz w:val="22"/>
              </w:rPr>
              <w:t xml:space="preserve">(Chesworth </w:t>
            </w:r>
            <w:r w:rsidRPr="00771075">
              <w:rPr>
                <w:rFonts w:ascii="Times New Roman" w:hAnsi="Times New Roman"/>
                <w:i/>
                <w:iCs/>
                <w:kern w:val="0"/>
                <w:sz w:val="22"/>
              </w:rPr>
              <w:t>et al.</w:t>
            </w:r>
            <w:r w:rsidRPr="00771075">
              <w:rPr>
                <w:rFonts w:ascii="Times New Roman" w:hAnsi="Times New Roman"/>
                <w:kern w:val="0"/>
                <w:sz w:val="22"/>
              </w:rPr>
              <w:t>, 2022)</w:t>
            </w:r>
            <w:r>
              <w:rPr>
                <w:rFonts w:ascii="Times New Roman" w:hAnsi="Times New Roman"/>
                <w:color w:val="000000"/>
                <w:kern w:val="0"/>
                <w:sz w:val="22"/>
                <w:szCs w:val="22"/>
                <w:lang w:eastAsia="pt-BR"/>
                <w14:ligatures w14:val="none"/>
              </w:rPr>
              <w:fldChar w:fldCharType="end"/>
            </w:r>
          </w:p>
        </w:tc>
      </w:tr>
      <w:tr w:rsidR="005B1345" w:rsidRPr="00C777F8" w14:paraId="00EDF397"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5047B804"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noWrap/>
            <w:vAlign w:val="center"/>
            <w:hideMark/>
          </w:tcPr>
          <w:p w14:paraId="6A6B41D9" w14:textId="4BB6D171"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Behavior and Physical Symptoms in Dementia (BPSD)</w:t>
            </w:r>
          </w:p>
        </w:tc>
        <w:tc>
          <w:tcPr>
            <w:tcW w:w="3827" w:type="dxa"/>
            <w:vAlign w:val="center"/>
            <w:hideMark/>
          </w:tcPr>
          <w:p w14:paraId="2FCA1E37" w14:textId="3B092325"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Improvement of the BPSD in patients.</w:t>
            </w:r>
          </w:p>
        </w:tc>
        <w:tc>
          <w:tcPr>
            <w:tcW w:w="1701" w:type="dxa"/>
            <w:vAlign w:val="center"/>
            <w:hideMark/>
          </w:tcPr>
          <w:p w14:paraId="77F5EB89" w14:textId="61774B73"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AD patients.</w:t>
            </w:r>
          </w:p>
        </w:tc>
        <w:tc>
          <w:tcPr>
            <w:tcW w:w="2126" w:type="dxa"/>
            <w:noWrap/>
            <w:vAlign w:val="center"/>
            <w:hideMark/>
          </w:tcPr>
          <w:p w14:paraId="3059D285" w14:textId="13FD1B4D" w:rsidR="000248B4" w:rsidRPr="00C777F8" w:rsidRDefault="00771075"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xzc50AoW","properties":{"formattedCitation":"(Alexandri {\\i{}et al.}, 2023)","plainCitation":"(Alexandri et al., 2023)","noteIndex":0},"citationItems":[{"id":167,"uris":["http://zotero.org/users/11933415/items/TZYQFGWI"],"itemData":{"id":167,"type":"article-journal","abstract":"OBJECTIVES: To investigate the beneficial outcomes of giving cannabidiol (CBD) 3% over a six-month period in the BPSD, the management of which is a crucial issue for everyday clinical praxis and to compare the progress in BPSD of patients who receive Cannabidiol 3% with those who follow usual medical treatment (UMT) in everyday clinical praxis.\nMETHODS: A total of 20 PwD with severe BPSD were recruited from the database of Alzheimer Hellas with NPI score &gt;30. Ten of them were assigned to UMT, while ten were assigned to a six-month treatment with CBD drops. The follow-up assessment was performed with NPI, both clinically and by structured telephone interview.\nRESULTS: The follow-up assessment with NPI showed significant improvement of the BPSD in all our patients who received CBD, and no or limited improvement in the second group, regardless of the underlying neuropathology of dementia.\nCONCLUSIONS: We suggest that CBD may be a more effective and safe choice for managing BPSD than the typical intervention. Future large randomized clinical trials are needed to re-assure these findings.\nCLINICAL IMPLICATIONS: Healthcare professionals should consider incorporating CBD 3% into their practices to reduce BPSD in PwD. Regular assessments are necessary to ensure long-term effectiveness.","container-title":"Clinical Gerontologist","DOI":"10.1080/07317115.2023.2209563","ISSN":"1545-2301","journalAbbreviation":"Clin Gerontol","language":"eng","note":"PMID: 37153956","page":"1-8","source":"PubMed","title":"The Effect of Cannabidiol 3% on Neuropsychiatric Symptoms in Dementia - Six-Month Follow-Up","author":[{"family":"Alexandri","given":"Foteini"},{"family":"Papadopoulou","given":"Lydia"},{"family":"Tsolaki","given":"Anthoula"},{"family":"Papantoniou","given":"Georgia"},{"family":"Athanasiadis","given":"Loukas"},{"family":"Tsolaki","given":"Magda"}],"issued":{"date-parts":[["2023",5,8]]}}}],"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71075">
              <w:rPr>
                <w:rFonts w:ascii="Times New Roman" w:hAnsi="Times New Roman"/>
                <w:kern w:val="0"/>
                <w:sz w:val="22"/>
              </w:rPr>
              <w:t>(</w:t>
            </w:r>
            <w:proofErr w:type="spellStart"/>
            <w:r w:rsidRPr="00771075">
              <w:rPr>
                <w:rFonts w:ascii="Times New Roman" w:hAnsi="Times New Roman"/>
                <w:kern w:val="0"/>
                <w:sz w:val="22"/>
              </w:rPr>
              <w:t>Alexandri</w:t>
            </w:r>
            <w:proofErr w:type="spellEnd"/>
            <w:r w:rsidRPr="00771075">
              <w:rPr>
                <w:rFonts w:ascii="Times New Roman" w:hAnsi="Times New Roman"/>
                <w:kern w:val="0"/>
                <w:sz w:val="22"/>
              </w:rPr>
              <w:t xml:space="preserve"> </w:t>
            </w:r>
            <w:r w:rsidRPr="00771075">
              <w:rPr>
                <w:rFonts w:ascii="Times New Roman" w:hAnsi="Times New Roman"/>
                <w:i/>
                <w:iCs/>
                <w:kern w:val="0"/>
                <w:sz w:val="22"/>
              </w:rPr>
              <w:t>et al.</w:t>
            </w:r>
            <w:r w:rsidRPr="00771075">
              <w:rPr>
                <w:rFonts w:ascii="Times New Roman" w:hAnsi="Times New Roman"/>
                <w:kern w:val="0"/>
                <w:sz w:val="22"/>
              </w:rPr>
              <w:t>, 2023)</w:t>
            </w:r>
            <w:r>
              <w:rPr>
                <w:rFonts w:ascii="Times New Roman" w:hAnsi="Times New Roman"/>
                <w:color w:val="000000"/>
                <w:kern w:val="0"/>
                <w:sz w:val="22"/>
                <w:szCs w:val="22"/>
                <w:lang w:eastAsia="pt-BR"/>
                <w14:ligatures w14:val="none"/>
              </w:rPr>
              <w:fldChar w:fldCharType="end"/>
            </w:r>
          </w:p>
        </w:tc>
      </w:tr>
      <w:tr w:rsidR="005B1345" w:rsidRPr="00C777F8" w14:paraId="5024FE28" w14:textId="77777777" w:rsidTr="005B1345">
        <w:trPr>
          <w:trHeight w:val="1200"/>
        </w:trPr>
        <w:tc>
          <w:tcPr>
            <w:cnfStyle w:val="001000000000" w:firstRow="0" w:lastRow="0" w:firstColumn="1" w:lastColumn="0" w:oddVBand="0" w:evenVBand="0" w:oddHBand="0" w:evenHBand="0" w:firstRowFirstColumn="0" w:firstRowLastColumn="0" w:lastRowFirstColumn="0" w:lastRowLastColumn="0"/>
            <w:tcW w:w="2074" w:type="dxa"/>
            <w:vMerge w:val="restart"/>
            <w:noWrap/>
            <w:vAlign w:val="center"/>
            <w:hideMark/>
          </w:tcPr>
          <w:p w14:paraId="43A68EF8" w14:textId="02D9B25C" w:rsidR="000248B4" w:rsidRPr="00C777F8" w:rsidRDefault="000248B4" w:rsidP="000248B4">
            <w:pPr>
              <w:ind w:firstLine="0"/>
              <w:jc w:val="center"/>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hysiological changes</w:t>
            </w:r>
          </w:p>
        </w:tc>
        <w:tc>
          <w:tcPr>
            <w:tcW w:w="1754" w:type="dxa"/>
            <w:noWrap/>
            <w:vAlign w:val="center"/>
            <w:hideMark/>
          </w:tcPr>
          <w:p w14:paraId="67C792E3" w14:textId="258A375C"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Cerebral blood flow (CBF)</w:t>
            </w:r>
          </w:p>
        </w:tc>
        <w:tc>
          <w:tcPr>
            <w:tcW w:w="3827" w:type="dxa"/>
            <w:vAlign w:val="center"/>
            <w:hideMark/>
          </w:tcPr>
          <w:p w14:paraId="6E5B0F1D" w14:textId="7355D62F"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Increases CBF to key regions involved in memory processing, particularly the hippocampus.</w:t>
            </w:r>
          </w:p>
        </w:tc>
        <w:tc>
          <w:tcPr>
            <w:tcW w:w="1701" w:type="dxa"/>
            <w:vAlign w:val="center"/>
            <w:hideMark/>
          </w:tcPr>
          <w:p w14:paraId="365FC705" w14:textId="00EECB5B"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An arterial spin labeling magnetic resonance imaging study in humans.</w:t>
            </w:r>
          </w:p>
        </w:tc>
        <w:tc>
          <w:tcPr>
            <w:tcW w:w="2126" w:type="dxa"/>
            <w:noWrap/>
            <w:vAlign w:val="center"/>
            <w:hideMark/>
          </w:tcPr>
          <w:p w14:paraId="1362CB7C" w14:textId="2B5EACB3" w:rsidR="000248B4" w:rsidRPr="00C777F8" w:rsidRDefault="00771075"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zM3Fcl7L","properties":{"formattedCitation":"(Bloomfield {\\i{}et al.}, 2020)","plainCitation":"(Bloomfield et al., 2020)","noteIndex":0},"citationItems":[{"id":166,"uris":["http://zotero.org/users/11933415/items/BP6MEEGK"],"itemData":{"id":166,"type":"article-journal","abstract":"BACKGROUND: Cannabidiol (CBD) is being investigated as a potential treatment for several medical indications, many of which are characterised by altered memory processing. However, the mechanisms underlying these effects are unclear.\nAIMS: Our primary aim was to investigate how CBD influences cerebral blood flow (CBF) in regions involved in memory processing. Our secondary aim was to determine if the effects of CBD on CBF were associated with differences in working and episodic memory task performance.\nMETHODS: We used a randomised, crossover, double-blind design in which 15 healthy participants were administered 600 mg oral CBD or placebo on separate days. We measured regional CBF at rest using arterial spin labelling 3 h after drug ingestion. We assessed working memory with the digit span (forward, backward) and n-back (0-back, 1-back, 2-back) tasks, and we used a prose recall task (immediate and delayed) to assess episodic memory.\nRESULTS: CBD increased CBF in the hippocampus (mean (95% confidence intervals) = 15.00 (5.78-24.21) mL/100 g/min, t14 = 3.489, Cohen's d = 0.75, p = 0.004). There were no differences in memory task performance, but there was a significant correlation whereby greater CBD-induced increases in orbitofrontal CBF were associated with reduced reaction time on the 2-back working memory task ( r= -0.73, p = 0.005).\nCONCLUSIONS: These findings suggest that CBD increases CBF to key regions involved in memory processing, particularly the hippocampus. These results identify potential mechanisms of CBD for a range of conditions associated with altered memory processing, including Alzheimer's disease, schizophrenia, post-traumatic stress disorder and cannabis-use disorders.","container-title":"Journal of Psychopharmacology (Oxford, England)","DOI":"10.1177/0269881120936419","ISSN":"1461-7285","issue":"9","journalAbbreviation":"J Psychopharmacol","language":"eng","note":"PMID: 32762272\nPMCID: PMC7436497","page":"981-989","source":"PubMed","title":"The effects of acute cannabidiol on cerebral blood flow and its relationship to memory: An arterial spin labelling magnetic resonance imaging study","title-short":"The effects of acute cannabidiol on cerebral blood flow and its relationship to memory","volume":"34","author":[{"family":"Bloomfield","given":"Michael A. P."},{"family":"Green","given":"Sebastian F."},{"family":"Hindocha","given":"Chandni"},{"family":"Yamamori","given":"Yumeya"},{"family":"Yim","given":"Jocelyn Lok Ling"},{"family":"Jones","given":"Augustus P. M."},{"family":"Walker","given":"Hannah R."},{"family":"Tokarczuk","given":"Pawel"},{"family":"Statton","given":"Ben"},{"family":"Howes","given":"Oliver D."},{"family":"Curran","given":"H. Valerie"},{"family":"Freeman","given":"Tom P."}],"issued":{"date-parts":[["2020",9]]}}}],"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71075">
              <w:rPr>
                <w:rFonts w:ascii="Times New Roman" w:hAnsi="Times New Roman"/>
                <w:kern w:val="0"/>
                <w:sz w:val="22"/>
              </w:rPr>
              <w:t xml:space="preserve">(Bloomfield </w:t>
            </w:r>
            <w:r w:rsidRPr="00771075">
              <w:rPr>
                <w:rFonts w:ascii="Times New Roman" w:hAnsi="Times New Roman"/>
                <w:i/>
                <w:iCs/>
                <w:kern w:val="0"/>
                <w:sz w:val="22"/>
              </w:rPr>
              <w:t>et al.</w:t>
            </w:r>
            <w:r w:rsidRPr="00771075">
              <w:rPr>
                <w:rFonts w:ascii="Times New Roman" w:hAnsi="Times New Roman"/>
                <w:kern w:val="0"/>
                <w:sz w:val="22"/>
              </w:rPr>
              <w:t>, 2020)</w:t>
            </w:r>
            <w:r>
              <w:rPr>
                <w:rFonts w:ascii="Times New Roman" w:hAnsi="Times New Roman"/>
                <w:color w:val="000000"/>
                <w:kern w:val="0"/>
                <w:sz w:val="22"/>
                <w:szCs w:val="22"/>
                <w:lang w:eastAsia="pt-BR"/>
                <w14:ligatures w14:val="none"/>
              </w:rPr>
              <w:fldChar w:fldCharType="end"/>
            </w:r>
          </w:p>
        </w:tc>
      </w:tr>
      <w:tr w:rsidR="005B1345" w:rsidRPr="00C777F8" w14:paraId="1B503B11" w14:textId="77777777" w:rsidTr="005B1345">
        <w:trPr>
          <w:trHeight w:val="300"/>
        </w:trPr>
        <w:tc>
          <w:tcPr>
            <w:cnfStyle w:val="001000000000" w:firstRow="0" w:lastRow="0" w:firstColumn="1" w:lastColumn="0" w:oddVBand="0" w:evenVBand="0" w:oddHBand="0" w:evenHBand="0" w:firstRowFirstColumn="0" w:firstRowLastColumn="0" w:lastRowFirstColumn="0" w:lastRowLastColumn="0"/>
            <w:tcW w:w="2074" w:type="dxa"/>
            <w:vMerge/>
            <w:vAlign w:val="center"/>
            <w:hideMark/>
          </w:tcPr>
          <w:p w14:paraId="36372185" w14:textId="77777777" w:rsidR="000248B4" w:rsidRPr="00C777F8" w:rsidRDefault="000248B4" w:rsidP="000248B4">
            <w:pPr>
              <w:ind w:firstLine="0"/>
              <w:jc w:val="center"/>
              <w:rPr>
                <w:rFonts w:ascii="Times New Roman" w:hAnsi="Times New Roman"/>
                <w:color w:val="000000"/>
                <w:kern w:val="0"/>
                <w:sz w:val="22"/>
                <w:szCs w:val="22"/>
                <w:lang w:eastAsia="pt-BR"/>
                <w14:ligatures w14:val="none"/>
              </w:rPr>
            </w:pPr>
          </w:p>
        </w:tc>
        <w:tc>
          <w:tcPr>
            <w:tcW w:w="1754" w:type="dxa"/>
            <w:noWrap/>
            <w:vAlign w:val="center"/>
            <w:hideMark/>
          </w:tcPr>
          <w:p w14:paraId="7C0DAEC0" w14:textId="4C21197B"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Long-term potential (LTP)</w:t>
            </w:r>
          </w:p>
        </w:tc>
        <w:tc>
          <w:tcPr>
            <w:tcW w:w="3827" w:type="dxa"/>
            <w:vAlign w:val="center"/>
            <w:hideMark/>
          </w:tcPr>
          <w:p w14:paraId="33F5E7DF" w14:textId="75D67867"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color w:val="000000"/>
                <w:kern w:val="0"/>
                <w:sz w:val="22"/>
                <w:szCs w:val="22"/>
                <w:lang w:eastAsia="pt-BR"/>
                <w14:ligatures w14:val="none"/>
              </w:rPr>
              <w:t>Pre-treatment rescued the Aβ mediated deficit in LTP.</w:t>
            </w:r>
          </w:p>
        </w:tc>
        <w:tc>
          <w:tcPr>
            <w:tcW w:w="1701" w:type="dxa"/>
            <w:vAlign w:val="center"/>
            <w:hideMark/>
          </w:tcPr>
          <w:p w14:paraId="7BCD340B" w14:textId="0E1AD11A" w:rsidR="000248B4" w:rsidRPr="00C777F8" w:rsidRDefault="000248B4"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sidRPr="00C777F8">
              <w:rPr>
                <w:rFonts w:ascii="Times New Roman" w:hAnsi="Times New Roman"/>
                <w:i/>
                <w:iCs/>
                <w:color w:val="000000"/>
                <w:kern w:val="0"/>
                <w:sz w:val="22"/>
                <w:szCs w:val="22"/>
                <w:lang w:eastAsia="pt-BR"/>
                <w14:ligatures w14:val="none"/>
              </w:rPr>
              <w:t>In vitro</w:t>
            </w:r>
            <w:r w:rsidRPr="00C777F8">
              <w:rPr>
                <w:rFonts w:ascii="Times New Roman" w:hAnsi="Times New Roman"/>
                <w:color w:val="000000"/>
                <w:kern w:val="0"/>
                <w:sz w:val="22"/>
                <w:szCs w:val="22"/>
                <w:lang w:eastAsia="pt-BR"/>
                <w14:ligatures w14:val="none"/>
              </w:rPr>
              <w:t xml:space="preserve"> model of AD.</w:t>
            </w:r>
          </w:p>
        </w:tc>
        <w:tc>
          <w:tcPr>
            <w:tcW w:w="2126" w:type="dxa"/>
            <w:noWrap/>
            <w:vAlign w:val="center"/>
            <w:hideMark/>
          </w:tcPr>
          <w:p w14:paraId="0A5288A1" w14:textId="19BC89FA" w:rsidR="000248B4" w:rsidRPr="00C777F8" w:rsidRDefault="00771075" w:rsidP="000248B4">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kern w:val="0"/>
                <w:sz w:val="22"/>
                <w:szCs w:val="22"/>
                <w:lang w:eastAsia="pt-BR"/>
                <w14:ligatures w14:val="none"/>
              </w:rPr>
            </w:pPr>
            <w:r>
              <w:rPr>
                <w:rFonts w:ascii="Times New Roman" w:hAnsi="Times New Roman"/>
                <w:color w:val="000000"/>
                <w:kern w:val="0"/>
                <w:sz w:val="22"/>
                <w:szCs w:val="22"/>
                <w:lang w:eastAsia="pt-BR"/>
                <w14:ligatures w14:val="none"/>
              </w:rPr>
              <w:fldChar w:fldCharType="begin"/>
            </w:r>
            <w:r>
              <w:rPr>
                <w:rFonts w:ascii="Times New Roman" w:hAnsi="Times New Roman"/>
                <w:color w:val="000000"/>
                <w:kern w:val="0"/>
                <w:sz w:val="22"/>
                <w:szCs w:val="22"/>
                <w:lang w:eastAsia="pt-BR"/>
                <w14:ligatures w14:val="none"/>
              </w:rPr>
              <w:instrText xml:space="preserve"> ADDIN ZOTERO_ITEM CSL_CITATION {"citationID":"gzVfQsEg","properties":{"formattedCitation":"(Hughes &amp; Herron, 2019)","plainCitation":"(Hughes &amp; Herron, 2019)","noteIndex":0},"citationItems":[{"id":165,"uris":["http://zotero.org/users/11933415/items/CUQY5ZSR"],"itemData":{"id":165,"type":"article-journal","abstract":"Here we demonstrate for the first time that cannabidiol (CBD) acts to protect synaptic plasticity in an in vitro model of Alzheimer's disease (AD). The non-psycho active component of Cannabis sativa, CBD has previously been shown to protect against the neurotoxic effects of beta amyloid peptide (Aβ) in cell culture and cognitive behavioural models of neurodegeneration. Hippocampal long-term potentiation (LTP) is an activity dependent increase in synaptic efficacy often used to study cellular mechanisms related to memory. Here we show that acute application of soluble oligomeric beta amyloid peptide (Aβ1-42) associated with AD, attenuates LTP in the CA1 region of hippocampal slices from C57Bl/6 mice. Application of CBD alone did not alter LTP, however pre-treatment of slices with CBD rescued the Aβ1-42 mediated deficit in LTP. We found that the neuroprotective effects of CBD were not reversed by WAY100635, ZM241385 or AM251, demonstrating a lack of involvement of 5HT1A, adenosine (A2A) or Cannabinoid type 1 (CB1) receptors respectively. However in the presence of the PPARγ antagonist GW9662 the neuroprotective effect of CBD was prevented. Our data suggests that this major component of Cannabis sativa, which lacks psychoactivity may have therapeutic potential for the treatment of AD.","container-title":"Neurochemical Research","DOI":"10.1007/s11064-018-2513-z","ISSN":"1573-6903","issue":"3","journalAbbreviation":"Neurochem Res","language":"eng","note":"PMID: 29574668","page":"703-713","source":"PubMed","title":"Cannabidiol Reverses Deficits in Hippocampal LTP in a Model of Alzheimer's Disease","volume":"44","author":[{"family":"Hughes","given":"Blathnaid"},{"family":"Herron","given":"Caroline E."}],"issued":{"date-parts":[["2019",3]]}}}],"schema":"https://github.com/citation-style-language/schema/raw/master/csl-citation.json"} </w:instrText>
            </w:r>
            <w:r>
              <w:rPr>
                <w:rFonts w:ascii="Times New Roman" w:hAnsi="Times New Roman"/>
                <w:color w:val="000000"/>
                <w:kern w:val="0"/>
                <w:sz w:val="22"/>
                <w:szCs w:val="22"/>
                <w:lang w:eastAsia="pt-BR"/>
                <w14:ligatures w14:val="none"/>
              </w:rPr>
              <w:fldChar w:fldCharType="separate"/>
            </w:r>
            <w:r w:rsidRPr="00771075">
              <w:rPr>
                <w:rFonts w:ascii="Times New Roman" w:hAnsi="Times New Roman"/>
                <w:sz w:val="22"/>
              </w:rPr>
              <w:t>(Hughes &amp; Herron, 2019)</w:t>
            </w:r>
            <w:r>
              <w:rPr>
                <w:rFonts w:ascii="Times New Roman" w:hAnsi="Times New Roman"/>
                <w:color w:val="000000"/>
                <w:kern w:val="0"/>
                <w:sz w:val="22"/>
                <w:szCs w:val="22"/>
                <w:lang w:eastAsia="pt-BR"/>
                <w14:ligatures w14:val="none"/>
              </w:rPr>
              <w:fldChar w:fldCharType="end"/>
            </w:r>
          </w:p>
        </w:tc>
      </w:tr>
      <w:bookmarkEnd w:id="0"/>
    </w:tbl>
    <w:p w14:paraId="7BD7F9E1" w14:textId="77777777" w:rsidR="00CE74A0" w:rsidRPr="00A104EE" w:rsidRDefault="00CE74A0" w:rsidP="00A104EE">
      <w:pPr>
        <w:ind w:firstLine="0"/>
      </w:pPr>
    </w:p>
    <w:sectPr w:rsidR="00CE74A0" w:rsidRPr="00A104EE" w:rsidSect="005B1345">
      <w:pgSz w:w="11906" w:h="16838"/>
      <w:pgMar w:top="454" w:right="851" w:bottom="720" w:left="28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281F"/>
    <w:rsid w:val="000248B4"/>
    <w:rsid w:val="00085C75"/>
    <w:rsid w:val="000D16D1"/>
    <w:rsid w:val="00353980"/>
    <w:rsid w:val="004764F5"/>
    <w:rsid w:val="004B0DC2"/>
    <w:rsid w:val="0052281F"/>
    <w:rsid w:val="005B1345"/>
    <w:rsid w:val="00635FBF"/>
    <w:rsid w:val="00771075"/>
    <w:rsid w:val="007F25F6"/>
    <w:rsid w:val="008A06FF"/>
    <w:rsid w:val="008B0E5B"/>
    <w:rsid w:val="008E4B26"/>
    <w:rsid w:val="00A104EE"/>
    <w:rsid w:val="00B6796D"/>
    <w:rsid w:val="00C777F8"/>
    <w:rsid w:val="00CB6883"/>
    <w:rsid w:val="00CE74A0"/>
    <w:rsid w:val="00D05746"/>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A0B55D"/>
  <w15:chartTrackingRefBased/>
  <w15:docId w15:val="{C354049F-6FE2-45E5-8A5A-E55EDC977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imes New Roman" w:hAnsi="Arial" w:cs="Times New Roman"/>
        <w:kern w:val="2"/>
        <w:sz w:val="24"/>
        <w:szCs w:val="24"/>
        <w:lang w:val="pt-BR" w:eastAsia="en-US" w:bidi="ar-SA"/>
        <w14:ligatures w14:val="standardContextual"/>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04EE"/>
    <w:rPr>
      <w:lang w:val="en-US"/>
    </w:rPr>
  </w:style>
  <w:style w:type="paragraph" w:styleId="Ttulo3">
    <w:name w:val="heading 3"/>
    <w:basedOn w:val="Normal"/>
    <w:next w:val="Normal"/>
    <w:link w:val="Ttulo3Char"/>
    <w:qFormat/>
    <w:rsid w:val="008E4B26"/>
    <w:pPr>
      <w:keepNext/>
      <w:jc w:val="center"/>
      <w:outlineLvl w:val="2"/>
    </w:pPr>
    <w:rPr>
      <w:b/>
      <w:sz w:val="32"/>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basedOn w:val="Fontepargpadro"/>
    <w:link w:val="Ttulo3"/>
    <w:rsid w:val="008E4B26"/>
    <w:rPr>
      <w:b/>
      <w:sz w:val="32"/>
      <w:szCs w:val="20"/>
    </w:rPr>
  </w:style>
  <w:style w:type="paragraph" w:styleId="Ttulo">
    <w:name w:val="Title"/>
    <w:basedOn w:val="Normal"/>
    <w:link w:val="TtuloChar"/>
    <w:qFormat/>
    <w:rsid w:val="008E4B26"/>
    <w:pPr>
      <w:jc w:val="center"/>
    </w:pPr>
    <w:rPr>
      <w:rFonts w:cs="Arial"/>
      <w:b/>
      <w:sz w:val="18"/>
    </w:rPr>
  </w:style>
  <w:style w:type="character" w:customStyle="1" w:styleId="TtuloChar">
    <w:name w:val="Título Char"/>
    <w:basedOn w:val="Fontepargpadro"/>
    <w:link w:val="Ttulo"/>
    <w:rsid w:val="008E4B26"/>
    <w:rPr>
      <w:rFonts w:cs="Arial"/>
      <w:b/>
      <w:sz w:val="18"/>
    </w:rPr>
  </w:style>
  <w:style w:type="character" w:styleId="Forte">
    <w:name w:val="Strong"/>
    <w:uiPriority w:val="22"/>
    <w:qFormat/>
    <w:rsid w:val="008E4B26"/>
    <w:rPr>
      <w:b/>
      <w:bCs/>
    </w:rPr>
  </w:style>
  <w:style w:type="paragraph" w:styleId="PargrafodaLista">
    <w:name w:val="List Paragraph"/>
    <w:basedOn w:val="Normal"/>
    <w:uiPriority w:val="34"/>
    <w:qFormat/>
    <w:rsid w:val="008E4B26"/>
    <w:pPr>
      <w:ind w:left="720"/>
      <w:contextualSpacing/>
    </w:pPr>
  </w:style>
  <w:style w:type="table" w:styleId="TabeladeLista2">
    <w:name w:val="List Table 2"/>
    <w:basedOn w:val="Tabelanormal"/>
    <w:uiPriority w:val="47"/>
    <w:rsid w:val="0052281F"/>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0D16D1"/>
    <w:pPr>
      <w:spacing w:before="100" w:beforeAutospacing="1" w:after="100" w:afterAutospacing="1" w:line="240" w:lineRule="auto"/>
      <w:ind w:firstLine="0"/>
      <w:jc w:val="left"/>
    </w:pPr>
    <w:rPr>
      <w:rFonts w:ascii="Times New Roman" w:hAnsi="Times New Roman"/>
      <w:kern w:val="0"/>
      <w:lang w:eastAsia="pt-BR"/>
      <w14:ligatures w14:val="none"/>
    </w:rPr>
  </w:style>
  <w:style w:type="character" w:styleId="Refdecomentrio">
    <w:name w:val="annotation reference"/>
    <w:basedOn w:val="Fontepargpadro"/>
    <w:uiPriority w:val="99"/>
    <w:semiHidden/>
    <w:unhideWhenUsed/>
    <w:rsid w:val="000D16D1"/>
    <w:rPr>
      <w:sz w:val="16"/>
      <w:szCs w:val="16"/>
    </w:rPr>
  </w:style>
  <w:style w:type="paragraph" w:styleId="Textodecomentrio">
    <w:name w:val="annotation text"/>
    <w:basedOn w:val="Normal"/>
    <w:link w:val="TextodecomentrioChar"/>
    <w:uiPriority w:val="99"/>
    <w:semiHidden/>
    <w:unhideWhenUsed/>
    <w:rsid w:val="000D16D1"/>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D16D1"/>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3</Pages>
  <Words>23074</Words>
  <Characters>124600</Characters>
  <Application>Microsoft Office Word</Application>
  <DocSecurity>0</DocSecurity>
  <Lines>1038</Lines>
  <Paragraphs>2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Vitor Mello Hortega</dc:creator>
  <cp:keywords/>
  <dc:description/>
  <cp:lastModifiedBy>João Mello</cp:lastModifiedBy>
  <cp:revision>4</cp:revision>
  <dcterms:created xsi:type="dcterms:W3CDTF">2025-05-09T12:13:00Z</dcterms:created>
  <dcterms:modified xsi:type="dcterms:W3CDTF">2025-05-09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6MONgW6"/&gt;&lt;style id="http://www.zotero.org/styles/european-journal-of-neuroscience" hasBibliography="1" bibliographyStyleHasBeenSet="0"/&gt;&lt;prefs&gt;&lt;pref name="fieldType" value="Field"/&gt;&lt;/prefs&gt;&lt;/da</vt:lpwstr>
  </property>
  <property fmtid="{D5CDD505-2E9C-101B-9397-08002B2CF9AE}" pid="3" name="ZOTERO_PREF_2">
    <vt:lpwstr>ta&gt;</vt:lpwstr>
  </property>
</Properties>
</file>